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CE52CC" w14:textId="70B04D30" w:rsidR="000B0498" w:rsidRPr="000B0498" w:rsidRDefault="000B0498" w:rsidP="000B0498">
      <w:pPr>
        <w:spacing w:after="203" w:line="360" w:lineRule="auto"/>
        <w:ind w:left="0" w:right="0" w:firstLine="0"/>
        <w:jc w:val="left"/>
        <w:rPr>
          <w:b/>
          <w:iCs/>
          <w:u w:val="single"/>
          <w:lang w:val="en-US"/>
        </w:rPr>
      </w:pPr>
      <w:r w:rsidRPr="000B0498">
        <w:rPr>
          <w:b/>
          <w:iCs/>
          <w:u w:val="single"/>
          <w:lang w:val="en-US"/>
        </w:rPr>
        <w:t>Review Article</w:t>
      </w:r>
    </w:p>
    <w:p w14:paraId="041013CB" w14:textId="06DC8B07" w:rsidR="00270DA7" w:rsidRDefault="000A485D" w:rsidP="00C0204A">
      <w:pPr>
        <w:spacing w:after="203" w:line="360" w:lineRule="auto"/>
        <w:ind w:left="0" w:right="0" w:firstLine="0"/>
        <w:jc w:val="center"/>
        <w:rPr>
          <w:b/>
          <w:i/>
          <w:lang w:val="en-US"/>
        </w:rPr>
      </w:pPr>
      <w:r>
        <w:rPr>
          <w:b/>
          <w:iCs/>
          <w:lang w:val="en-US"/>
        </w:rPr>
        <w:t>Review of the botany, traditional use, pharmacological, toxicological</w:t>
      </w:r>
      <w:r w:rsidR="00100222">
        <w:rPr>
          <w:b/>
          <w:iCs/>
          <w:lang w:val="en-US"/>
        </w:rPr>
        <w:t xml:space="preserve"> </w:t>
      </w:r>
      <w:r>
        <w:rPr>
          <w:b/>
          <w:iCs/>
          <w:lang w:val="en-US"/>
        </w:rPr>
        <w:t xml:space="preserve">and phytochemical profile of </w:t>
      </w:r>
      <w:proofErr w:type="spellStart"/>
      <w:r>
        <w:rPr>
          <w:b/>
          <w:i/>
          <w:lang w:val="en-US"/>
        </w:rPr>
        <w:t>Parkia</w:t>
      </w:r>
      <w:proofErr w:type="spellEnd"/>
      <w:r>
        <w:rPr>
          <w:b/>
          <w:i/>
          <w:lang w:val="en-US"/>
        </w:rPr>
        <w:t xml:space="preserve"> </w:t>
      </w:r>
      <w:proofErr w:type="spellStart"/>
      <w:r>
        <w:rPr>
          <w:b/>
          <w:i/>
          <w:lang w:val="en-US"/>
        </w:rPr>
        <w:t>biglobosa</w:t>
      </w:r>
      <w:proofErr w:type="spellEnd"/>
      <w:r>
        <w:rPr>
          <w:b/>
          <w:i/>
          <w:lang w:val="en-US"/>
        </w:rPr>
        <w:t xml:space="preserve"> </w:t>
      </w:r>
      <w:proofErr w:type="spellStart"/>
      <w:r>
        <w:rPr>
          <w:b/>
          <w:i/>
          <w:lang w:val="en-US"/>
        </w:rPr>
        <w:t>jacq</w:t>
      </w:r>
      <w:proofErr w:type="spellEnd"/>
      <w:r>
        <w:rPr>
          <w:b/>
          <w:i/>
          <w:lang w:val="en-US"/>
        </w:rPr>
        <w:t>.</w:t>
      </w:r>
      <w:r>
        <w:rPr>
          <w:b/>
          <w:iCs/>
          <w:lang w:val="en-US"/>
        </w:rPr>
        <w:t xml:space="preserve"> (</w:t>
      </w:r>
      <w:r>
        <w:rPr>
          <w:b/>
          <w:i/>
          <w:lang w:val="en-US"/>
        </w:rPr>
        <w:t>Fabaceae-Mimosoideae</w:t>
      </w:r>
      <w:r>
        <w:rPr>
          <w:b/>
          <w:iCs/>
          <w:lang w:val="en-US"/>
        </w:rPr>
        <w:t>)</w:t>
      </w:r>
    </w:p>
    <w:p w14:paraId="77D40F0F" w14:textId="77777777" w:rsidR="00270DA7" w:rsidRDefault="00270DA7">
      <w:pPr>
        <w:spacing w:after="203" w:line="360" w:lineRule="auto"/>
        <w:ind w:left="0" w:right="0" w:firstLine="0"/>
        <w:jc w:val="left"/>
        <w:rPr>
          <w:b/>
          <w:i/>
          <w:lang w:val="en-US"/>
        </w:rPr>
      </w:pPr>
    </w:p>
    <w:p w14:paraId="6ADE2591" w14:textId="77777777" w:rsidR="005D436E" w:rsidRDefault="005D436E" w:rsidP="00813594">
      <w:pPr>
        <w:spacing w:after="0" w:line="360" w:lineRule="auto"/>
        <w:ind w:left="0" w:right="0" w:firstLine="0"/>
        <w:jc w:val="left"/>
        <w:rPr>
          <w:b/>
          <w:iCs/>
          <w:sz w:val="20"/>
          <w:szCs w:val="20"/>
          <w:lang w:val="en-US"/>
        </w:rPr>
      </w:pPr>
    </w:p>
    <w:p w14:paraId="225AF18A" w14:textId="77777777" w:rsidR="005D436E" w:rsidRPr="000010B7" w:rsidRDefault="005D436E" w:rsidP="00813594">
      <w:pPr>
        <w:spacing w:after="0" w:line="360" w:lineRule="auto"/>
        <w:ind w:left="0" w:right="0" w:firstLine="0"/>
        <w:jc w:val="left"/>
        <w:rPr>
          <w:b/>
          <w:iCs/>
          <w:lang w:val="en-US"/>
        </w:rPr>
      </w:pPr>
    </w:p>
    <w:p w14:paraId="09E153BB" w14:textId="752F7051" w:rsidR="00270DA7" w:rsidRPr="000010B7" w:rsidRDefault="000A485D" w:rsidP="00813594">
      <w:pPr>
        <w:spacing w:after="0" w:line="360" w:lineRule="auto"/>
        <w:ind w:left="0" w:right="0" w:firstLine="0"/>
        <w:jc w:val="left"/>
        <w:rPr>
          <w:b/>
          <w:iCs/>
          <w:lang w:val="en-US"/>
        </w:rPr>
      </w:pPr>
      <w:r>
        <w:rPr>
          <w:b/>
          <w:bCs/>
          <w:lang w:val="en-US"/>
        </w:rPr>
        <w:t xml:space="preserve">Abstract </w:t>
      </w:r>
    </w:p>
    <w:p w14:paraId="2455DAA4" w14:textId="448A1FE4" w:rsidR="00270DA7" w:rsidRDefault="000A485D">
      <w:pPr>
        <w:spacing w:after="149" w:line="360" w:lineRule="auto"/>
        <w:ind w:left="-5" w:right="15"/>
        <w:rPr>
          <w:lang w:val="en-US"/>
        </w:rPr>
      </w:pP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is a plant widely used in traditional African medicine. The plant has been the subject of several studies aimed at gaining a better understanding of the species, formalizing its medical uses</w:t>
      </w:r>
      <w:r w:rsidR="00856020">
        <w:rPr>
          <w:lang w:val="en-US"/>
        </w:rPr>
        <w:t>,</w:t>
      </w:r>
      <w:r>
        <w:rPr>
          <w:lang w:val="en-US"/>
        </w:rPr>
        <w:t xml:space="preserve"> and developing its potential. </w:t>
      </w:r>
      <w:r w:rsidR="00856020">
        <w:rPr>
          <w:lang w:val="en-US"/>
        </w:rPr>
        <w:t>This review aims</w:t>
      </w:r>
      <w:r>
        <w:rPr>
          <w:lang w:val="en-US"/>
        </w:rPr>
        <w:t xml:space="preserve"> to provide an up-to-date summary of the scientific knowledge available on this plant, with a view to identifying research prospects and better guiding the development of innovative phytomedicines. It was based on a literature search on several online sites such as Scopus, Google Scholar, Elsevier, Science Direct, Web of Science, </w:t>
      </w:r>
      <w:proofErr w:type="spellStart"/>
      <w:r>
        <w:rPr>
          <w:lang w:val="en-US"/>
        </w:rPr>
        <w:t>SciFinder</w:t>
      </w:r>
      <w:proofErr w:type="spellEnd"/>
      <w:r>
        <w:rPr>
          <w:lang w:val="en-US"/>
        </w:rPr>
        <w:t>, BMC, Open-thesis ResearchGate, Resear4Life, PubMed</w:t>
      </w:r>
      <w:r w:rsidR="00856020">
        <w:rPr>
          <w:lang w:val="en-US"/>
        </w:rPr>
        <w:t>,</w:t>
      </w:r>
      <w:r>
        <w:rPr>
          <w:lang w:val="en-US"/>
        </w:rPr>
        <w:t xml:space="preserve"> and direct Google searches. The results of the study revealed that pharmacologically, the efficacy of the different parts of the plant was supported by several authors, including the antimicrobial activity of the leaves, stem bark</w:t>
      </w:r>
      <w:r w:rsidR="00856020">
        <w:rPr>
          <w:lang w:val="en-US"/>
        </w:rPr>
        <w:t>,</w:t>
      </w:r>
      <w:r>
        <w:rPr>
          <w:lang w:val="en-US"/>
        </w:rPr>
        <w:t xml:space="preserve"> and roots, the antidiabetic activity of the fermented seeds, the antihypertensive effect of the leaves, stem bark</w:t>
      </w:r>
      <w:r w:rsidR="00856020">
        <w:rPr>
          <w:lang w:val="en-US"/>
        </w:rPr>
        <w:t>,</w:t>
      </w:r>
      <w:r>
        <w:rPr>
          <w:lang w:val="en-US"/>
        </w:rPr>
        <w:t xml:space="preserve"> and fermented seeds, and the anthelmintic effect of the seeds and leaves. In toxicological terms, several studies have reported that the plant does not show acute toxicity effects up to a dose of 5000 mg/kg body weight. However, there is a lack of sufficient toxicological data on the species, notably </w:t>
      </w:r>
      <w:r w:rsidR="004D644B">
        <w:rPr>
          <w:lang w:val="en-US"/>
        </w:rPr>
        <w:t xml:space="preserve">mutagenicity, </w:t>
      </w:r>
      <w:proofErr w:type="spellStart"/>
      <w:proofErr w:type="gramStart"/>
      <w:r>
        <w:rPr>
          <w:lang w:val="en-US"/>
        </w:rPr>
        <w:t>reprotoxicity,</w:t>
      </w:r>
      <w:r w:rsidR="004D644B" w:rsidRPr="004D644B">
        <w:rPr>
          <w:lang w:val="en-US"/>
        </w:rPr>
        <w:t>long</w:t>
      </w:r>
      <w:proofErr w:type="spellEnd"/>
      <w:proofErr w:type="gramEnd"/>
      <w:r w:rsidR="004D644B" w:rsidRPr="004D644B">
        <w:rPr>
          <w:lang w:val="en-US"/>
        </w:rPr>
        <w:t xml:space="preserve">-term toxicity, </w:t>
      </w:r>
      <w:proofErr w:type="spellStart"/>
      <w:r w:rsidR="004D644B" w:rsidRPr="004D644B">
        <w:rPr>
          <w:lang w:val="en-US"/>
        </w:rPr>
        <w:t>etc</w:t>
      </w:r>
      <w:proofErr w:type="spellEnd"/>
      <w:r w:rsidR="004D644B" w:rsidDel="004D644B">
        <w:rPr>
          <w:lang w:val="en-US"/>
        </w:rPr>
        <w:t xml:space="preserve"> </w:t>
      </w:r>
      <w:r>
        <w:rPr>
          <w:lang w:val="en-US"/>
        </w:rPr>
        <w:t>. Hence</w:t>
      </w:r>
      <w:r w:rsidR="004D644B">
        <w:rPr>
          <w:lang w:val="en-US"/>
        </w:rPr>
        <w:t>,</w:t>
      </w:r>
      <w:r>
        <w:rPr>
          <w:lang w:val="en-US"/>
        </w:rPr>
        <w:t xml:space="preserve"> </w:t>
      </w:r>
      <w:r w:rsidR="004159F8">
        <w:rPr>
          <w:lang w:val="en-US"/>
        </w:rPr>
        <w:t>the</w:t>
      </w:r>
      <w:r>
        <w:rPr>
          <w:lang w:val="en-US"/>
        </w:rPr>
        <w:t xml:space="preserve"> need to better explore the toxicological profile of the plant in order to guarantee the safety of its use </w:t>
      </w:r>
      <w:r w:rsidR="004159F8" w:rsidRPr="004159F8">
        <w:rPr>
          <w:lang w:val="en-US"/>
        </w:rPr>
        <w:t>in phytomedicine formulatio</w:t>
      </w:r>
      <w:r w:rsidR="004159F8">
        <w:rPr>
          <w:lang w:val="en-US"/>
        </w:rPr>
        <w:t>n.</w:t>
      </w:r>
      <w:r w:rsidR="004159F8" w:rsidRPr="004159F8">
        <w:rPr>
          <w:lang w:val="en-US"/>
        </w:rPr>
        <w:t xml:space="preserve"> </w:t>
      </w:r>
    </w:p>
    <w:p w14:paraId="0CB197C7" w14:textId="77777777" w:rsidR="00270DA7" w:rsidRDefault="000A485D">
      <w:pPr>
        <w:spacing w:after="301" w:line="360" w:lineRule="auto"/>
        <w:ind w:left="-5" w:right="15"/>
        <w:rPr>
          <w:lang w:val="en-US"/>
        </w:rPr>
      </w:pPr>
      <w:r>
        <w:rPr>
          <w:b/>
          <w:lang w:val="en-US"/>
        </w:rPr>
        <w:t>Key words</w:t>
      </w:r>
      <w:r>
        <w:rPr>
          <w:lang w:val="en-US"/>
        </w:rPr>
        <w:t xml:space="preserve">: </w:t>
      </w:r>
      <w:proofErr w:type="spellStart"/>
      <w:r>
        <w:rPr>
          <w:i/>
          <w:lang w:val="en-US"/>
        </w:rPr>
        <w:t>Parkia</w:t>
      </w:r>
      <w:proofErr w:type="spellEnd"/>
      <w:r>
        <w:rPr>
          <w:i/>
          <w:lang w:val="en-US"/>
        </w:rPr>
        <w:t xml:space="preserve"> </w:t>
      </w:r>
      <w:proofErr w:type="spellStart"/>
      <w:r>
        <w:rPr>
          <w:i/>
          <w:lang w:val="en-US"/>
        </w:rPr>
        <w:t>biglobosa</w:t>
      </w:r>
      <w:proofErr w:type="spellEnd"/>
      <w:r>
        <w:rPr>
          <w:lang w:val="en-US"/>
        </w:rPr>
        <w:t xml:space="preserve">, phytomedicine, literature review, traditional medicine.          </w:t>
      </w:r>
    </w:p>
    <w:p w14:paraId="15ECF42A" w14:textId="77777777" w:rsidR="0078030D" w:rsidRDefault="0078030D">
      <w:pPr>
        <w:spacing w:before="120" w:after="120" w:line="360" w:lineRule="auto"/>
        <w:ind w:left="0" w:right="0" w:firstLine="0"/>
        <w:jc w:val="left"/>
        <w:rPr>
          <w:b/>
          <w:bCs/>
          <w:lang w:val="en-US"/>
        </w:rPr>
      </w:pPr>
    </w:p>
    <w:p w14:paraId="14186ABD" w14:textId="7DADF716" w:rsidR="00270DA7" w:rsidRDefault="000A485D">
      <w:pPr>
        <w:spacing w:before="120" w:after="120" w:line="360" w:lineRule="auto"/>
        <w:ind w:left="0" w:right="0" w:firstLine="0"/>
        <w:jc w:val="left"/>
        <w:rPr>
          <w:b/>
          <w:bCs/>
          <w:lang w:val="en-US"/>
        </w:rPr>
      </w:pPr>
      <w:r>
        <w:rPr>
          <w:b/>
          <w:bCs/>
          <w:lang w:val="en-US"/>
        </w:rPr>
        <w:t xml:space="preserve">Introduction </w:t>
      </w:r>
    </w:p>
    <w:p w14:paraId="07C3860B" w14:textId="591FEEB0" w:rsidR="00270DA7" w:rsidRDefault="000A485D">
      <w:pPr>
        <w:spacing w:line="360" w:lineRule="auto"/>
        <w:ind w:left="-5" w:right="15"/>
        <w:rPr>
          <w:lang w:val="en-US"/>
        </w:rPr>
      </w:pPr>
      <w:r>
        <w:rPr>
          <w:lang w:val="en-US"/>
        </w:rPr>
        <w:t>Since ancient times, through a combination of instinct, observation, taste and experience, men and women have treated illness with plants, animal and mineral products that were not part of their usual diet</w:t>
      </w:r>
      <w:r w:rsidR="003D78D4">
        <w:rPr>
          <w:bCs/>
        </w:rPr>
        <w:fldChar w:fldCharType="begin"/>
      </w:r>
      <w:r w:rsidR="000010B7">
        <w:rPr>
          <w:bCs/>
          <w:lang w:val="en-US"/>
        </w:rPr>
        <w:instrText xml:space="preserve"> ADDIN ZOTERO_ITEM CSL_CITATION {"citationID":"rOnAnO4l","properties":{"formattedCitation":"(\\uc0\\u8220{}la-pharmacopee-des-plantes-medicinales-de-lafrique-de-louestok.pdf,\\uc0\\u8221{} n.d.)","plainCitation":"(“la-pharmacopee-des-plantes-medicinales-de-lafrique-de-louestok.pdf,” n.d.)","noteIndex":0},"citationItems":[{"id":468,"uris":["http://zotero.org/users/local/eBDHpon9/items/E9FMIJ7Q"],"itemData":{"id":468,"type":"document","title":"la-pharmacopee-des-plantes-medicinales-de-lafrique-de-louestok.pdf","URL":"https://www.wahooas.org/web-ooas/sites/default/files/publications/2185/la-pharmacopee-des-plantes-medicinales-de-lafrique-de-louestok.pdf","accessed":{"date-parts":[["2025",2,18]]}}}],"schema":"https://github.com/citation-style-language/schema/raw/master/csl-citation.json"} </w:instrText>
      </w:r>
      <w:r w:rsidR="003D78D4">
        <w:rPr>
          <w:bCs/>
        </w:rPr>
        <w:fldChar w:fldCharType="separate"/>
      </w:r>
      <w:r w:rsidR="000010B7" w:rsidRPr="000010B7">
        <w:rPr>
          <w:kern w:val="0"/>
          <w:lang w:val="en-US"/>
        </w:rPr>
        <w:t>(“la-pharmacopee-des-plantes-medicinales-de-lafrique-de-louestok.pdf,” n.d.)</w:t>
      </w:r>
      <w:r w:rsidR="003D78D4">
        <w:rPr>
          <w:bCs/>
        </w:rPr>
        <w:fldChar w:fldCharType="end"/>
      </w:r>
      <w:r>
        <w:rPr>
          <w:lang w:val="en-US"/>
        </w:rPr>
        <w:t>.</w:t>
      </w:r>
      <w:r w:rsidR="003D78D4">
        <w:rPr>
          <w:vertAlign w:val="superscript"/>
          <w:lang w:val="en-US"/>
        </w:rPr>
        <w:t xml:space="preserve"> </w:t>
      </w:r>
      <w:r>
        <w:rPr>
          <w:lang w:val="en-US"/>
        </w:rPr>
        <w:t>In recent decades there has been a growing interest in the study of medicinal plants and their traditional use in different parts of the world</w:t>
      </w:r>
      <w:r w:rsidR="003D78D4">
        <w:rPr>
          <w:bCs/>
        </w:rPr>
        <w:fldChar w:fldCharType="begin"/>
      </w:r>
      <w:r w:rsidR="000010B7">
        <w:rPr>
          <w:bCs/>
          <w:lang w:val="en-US"/>
        </w:rPr>
        <w:instrText xml:space="preserve"> ADDIN ZOTERO_ITEM CSL_CITATION {"citationID":"5XuPJ1yu","properties":{"formattedCitation":"(Mpondo et al., 2017)","plainCitation":"(Mpondo et al., 2017)","noteIndex":0},"citationItems":[{"id":469,"uris":["http://zotero.org/users/local/eBDHpon9/items/T8XCNXLT"],"itemData":{"id":469,"type":"article-journal","container-title":"Journal of applied Biosciences","page":"11229–11245","source":"Google Scholar","title":"Connaissances et usages traditionnels des plantes médicinales du département du haut Nyong","volume":"113","author":[{"family":"Mpondo","given":"Emmanuel Mpondo"},{"family":"Ngene","given":"Jean Paul"},{"family":"Som","given":"Léa Mpounze"},{"family":"Loe","given":"Gisèle Etame"},{"family":"Boumsong","given":"Philomène Céleste Ngo"},{"family":"Yinyang","given":"Jacques"},{"family":"Dibong","given":"Siegfried Didier"}],"issued":{"date-parts":[["2017"]]}}}],"schema":"https://github.com/citation-style-language/schema/raw/master/csl-citation.json"} </w:instrText>
      </w:r>
      <w:r w:rsidR="003D78D4">
        <w:rPr>
          <w:bCs/>
        </w:rPr>
        <w:fldChar w:fldCharType="separate"/>
      </w:r>
      <w:r w:rsidR="000010B7" w:rsidRPr="000010B7">
        <w:rPr>
          <w:lang w:val="en-US"/>
        </w:rPr>
        <w:t>(Mpondo et al., 2017)</w:t>
      </w:r>
      <w:r w:rsidR="003D78D4">
        <w:rPr>
          <w:bCs/>
        </w:rPr>
        <w:fldChar w:fldCharType="end"/>
      </w:r>
      <w:r w:rsidR="005D11E2">
        <w:rPr>
          <w:lang w:val="en-US"/>
        </w:rPr>
        <w:t xml:space="preserve">. </w:t>
      </w:r>
      <w:r>
        <w:rPr>
          <w:lang w:val="en-US"/>
        </w:rPr>
        <w:t xml:space="preserve">According to estimates by </w:t>
      </w:r>
      <w:r>
        <w:rPr>
          <w:lang w:val="en-US"/>
        </w:rPr>
        <w:lastRenderedPageBreak/>
        <w:t>the World Health Organization (WHO), around 80% of people in developing countries rely on traditional medicine, and in particular herbal medicine, for their healthcare needs</w:t>
      </w:r>
      <w:r w:rsidR="003D78D4">
        <w:rPr>
          <w:bCs/>
        </w:rPr>
        <w:fldChar w:fldCharType="begin"/>
      </w:r>
      <w:r w:rsidR="000010B7">
        <w:rPr>
          <w:bCs/>
          <w:lang w:val="en-US"/>
        </w:rPr>
        <w:instrText xml:space="preserve"> ADDIN ZOTERO_ITEM CSL_CITATION {"citationID":"2VIL5tuX","properties":{"formattedCitation":"(\\uc0\\u8220{}la-pharmacopee-des-plantes-medicinales-de-lafrique-de-louestok.pdf,\\uc0\\u8221{} n.d.)","plainCitation":"(“la-pharmacopee-des-plantes-medicinales-de-lafrique-de-louestok.pdf,” n.d.)","noteIndex":0},"citationItems":[{"id":468,"uris":["http://zotero.org/users/local/eBDHpon9/items/E9FMIJ7Q"],"itemData":{"id":468,"type":"document","title":"la-pharmacopee-des-plantes-medicinales-de-lafrique-de-louestok.pdf","URL":"https://www.wahooas.org/web-ooas/sites/default/files/publications/2185/la-pharmacopee-des-plantes-medicinales-de-lafrique-de-louestok.pdf","accessed":{"date-parts":[["2025",2,18]]}}}],"schema":"https://github.com/citation-style-language/schema/raw/master/csl-citation.json"} </w:instrText>
      </w:r>
      <w:r w:rsidR="003D78D4">
        <w:rPr>
          <w:bCs/>
        </w:rPr>
        <w:fldChar w:fldCharType="separate"/>
      </w:r>
      <w:r w:rsidR="000010B7" w:rsidRPr="000010B7">
        <w:rPr>
          <w:kern w:val="0"/>
          <w:lang w:val="en-US"/>
        </w:rPr>
        <w:t>(“la-pharmacopee-des-plantes-medicinales-de-lafrique-de-louestok.pdf,” n.d.)</w:t>
      </w:r>
      <w:r w:rsidR="003D78D4">
        <w:rPr>
          <w:bCs/>
        </w:rPr>
        <w:fldChar w:fldCharType="end"/>
      </w:r>
      <w:r>
        <w:rPr>
          <w:lang w:val="en-US"/>
        </w:rPr>
        <w:t>. There are several reasons for this: official medical care is generally based on commercial drugs, which are often very expensive, whereas a traditional medical consultation is much cheaper, including the consumption of the necessary medicinal plants.</w:t>
      </w:r>
      <w:r w:rsidR="003D78D4">
        <w:rPr>
          <w:bCs/>
        </w:rPr>
        <w:fldChar w:fldCharType="begin"/>
      </w:r>
      <w:r w:rsidR="000010B7">
        <w:rPr>
          <w:bCs/>
          <w:lang w:val="en-US"/>
        </w:rPr>
        <w:instrText xml:space="preserve"> ADDIN ZOTERO_ITEM CSL_CITATION {"citationID":"czYDx2tS","properties":{"formattedCitation":"(Mac\\uc0\\u237{}a et al., 2005)","plainCitation":"(Macía et al., 2005)","noteIndex":0},"citationItems":[{"id":477,"uris":["http://zotero.org/users/local/eBDHpon9/items/Y45WWSYB"],"itemData":{"id":477,"type":"article-journal","container-title":"Journal of ethnopharmacology","issue":"2","note":"publisher: Elsevier","page":"337–350","source":"Google Scholar","title":"An ethnobotanical survey of medicinal plants commercialized in the markets of La Paz and El Alto, Bolivia","volume":"97","author":[{"family":"Macía","given":"Manuel J."},{"family":"García","given":"Emilia"},{"family":"Vidaurre","given":"Prem Jai"}],"issued":{"date-parts":[["2005"]]}}}],"schema":"https://github.com/citation-style-language/schema/raw/master/csl-citation.json"} </w:instrText>
      </w:r>
      <w:r w:rsidR="003D78D4">
        <w:rPr>
          <w:bCs/>
        </w:rPr>
        <w:fldChar w:fldCharType="separate"/>
      </w:r>
      <w:r w:rsidR="000010B7" w:rsidRPr="000010B7">
        <w:rPr>
          <w:kern w:val="0"/>
          <w:lang w:val="en-US"/>
        </w:rPr>
        <w:t>(Macía et al., 2005)</w:t>
      </w:r>
      <w:r w:rsidR="003D78D4">
        <w:rPr>
          <w:bCs/>
        </w:rPr>
        <w:fldChar w:fldCharType="end"/>
      </w:r>
      <w:r>
        <w:rPr>
          <w:lang w:val="en-US"/>
        </w:rPr>
        <w:t xml:space="preserve"> In developing countries, particularly in West Africa, there is a growing interest in promoting the creation of competitive and socially inclusive local pharmaceutical industries to address issues of affordability, human resources, research and development, intellectual property and technology transfer</w:t>
      </w:r>
      <w:r w:rsidR="003D78D4">
        <w:rPr>
          <w:bCs/>
        </w:rPr>
        <w:fldChar w:fldCharType="begin"/>
      </w:r>
      <w:r w:rsidR="000010B7">
        <w:rPr>
          <w:bCs/>
          <w:lang w:val="en-US"/>
        </w:rPr>
        <w:instrText xml:space="preserve"> ADDIN ZOTERO_ITEM CSL_CITATION {"citationID":"DMkG643i","properties":{"formattedCitation":"(Ogada et al., 2020)","plainCitation":"(Ogada et al., 2020)","noteIndex":0},"citationItems":[{"id":475,"uris":["http://zotero.org/users/local/eBDHpon9/items/QIGMPNAK"],"itemData":{"id":475,"type":"article-journal","source":"Google Scholar","title":"Construire une industrie pharmaceutique locale compétitive et socialement inclusive en Afrique de l'Ouest: rôle de la recherche, de l'innovation et du développement","title-short":"Construire une industrie pharmaceutique locale compétitive et socialement inclusive en Afrique de l'Ouest","URL":"https://idl-bnc-idrc.dspacedirect.org/bitstream/handle/10625/59583/59718.pdf?sequence=1","author":[{"family":"Ogada","given":"Tom"},{"family":"Erhun","given":"Wilson"},{"family":"Nortey","given":"Louis"},{"family":"Toure","given":"Aida S."},{"family":"Gbolo","given":"Jules-Olivier"},{"family":"Yerima","given":"Mouhoudine"},{"family":"Obunga","given":"Patrick"}],"accessed":{"date-parts":[["2025",2,19]]},"issued":{"date-parts":[["2020"]]}}}],"schema":"https://github.com/citation-style-language/schema/raw/master/csl-citation.json"} </w:instrText>
      </w:r>
      <w:r w:rsidR="003D78D4">
        <w:rPr>
          <w:bCs/>
        </w:rPr>
        <w:fldChar w:fldCharType="separate"/>
      </w:r>
      <w:r w:rsidR="000010B7" w:rsidRPr="000010B7">
        <w:rPr>
          <w:lang w:val="en-US"/>
        </w:rPr>
        <w:t>(Ogada et al., 2020)</w:t>
      </w:r>
      <w:r w:rsidR="003D78D4">
        <w:rPr>
          <w:bCs/>
        </w:rPr>
        <w:fldChar w:fldCharType="end"/>
      </w:r>
      <w:r>
        <w:rPr>
          <w:lang w:val="en-US"/>
        </w:rPr>
        <w:t xml:space="preserve"> . This interest has led to a growing desire to know more about the virtues of plants already used in traditional medicine, through ethnobotanical surveys, and to master the active compounds of plants as well as the pharmacological and toxicological profiles of their various parts. Among these is </w:t>
      </w:r>
      <w:proofErr w:type="spellStart"/>
      <w:r>
        <w:rPr>
          <w:i/>
          <w:lang w:val="en-US"/>
        </w:rPr>
        <w:t>Parkia</w:t>
      </w:r>
      <w:proofErr w:type="spellEnd"/>
      <w:r>
        <w:rPr>
          <w:i/>
          <w:lang w:val="en-US"/>
        </w:rPr>
        <w:t xml:space="preserve"> </w:t>
      </w:r>
      <w:proofErr w:type="spellStart"/>
      <w:r>
        <w:rPr>
          <w:i/>
          <w:lang w:val="en-US"/>
        </w:rPr>
        <w:t>biglobosa</w:t>
      </w:r>
      <w:proofErr w:type="spellEnd"/>
      <w:r>
        <w:rPr>
          <w:lang w:val="en-US"/>
        </w:rPr>
        <w:t>, a medicinal plant widely used in traditional African medicine, particularly in Benin, Burkina Faso, Nigeria, Côte d'Ivoire, Togo and Mali.</w:t>
      </w:r>
      <w:r w:rsidR="003D78D4" w:rsidRPr="003D78D4">
        <w:rPr>
          <w:bCs/>
          <w:lang w:val="en-US"/>
        </w:rPr>
        <w:t xml:space="preserve"> </w:t>
      </w:r>
      <w:r w:rsidR="003D78D4">
        <w:rPr>
          <w:bCs/>
        </w:rPr>
        <w:fldChar w:fldCharType="begin"/>
      </w:r>
      <w:r w:rsidR="000010B7">
        <w:rPr>
          <w:bCs/>
          <w:lang w:val="en-US"/>
        </w:rPr>
        <w:instrText xml:space="preserve"> ADDIN ZOTERO_ITEM CSL_CITATION {"citationID":"YzLJWI3Z","properties":{"formattedCitation":"(Dedehou et al., 2016)","plainCitation":"(Dedehou et al., 2016)","noteIndex":0},"citationItems":[{"id":471,"uris":["http://zotero.org/users/local/eBDHpon9/items/YTAKG5DV"],"itemData":{"id":471,"type":"article-journal","container-title":"JMPS","issue":"6","page":"132–137","source":"Google Scholar","title":"A review on medicinal plants of Parkia biglobosa (Mimosaceae-Fabaceae) and Pterocarpus erinaceus (Leguminosae-Papilionoidea)","volume":"4","author":[{"family":"Dedehou","given":"VFGN"},{"family":"Olounladé","given":"Pascal Abiodoun"},{"family":"Alowanou","given":"G. G."},{"family":"Azando","given":"E. V. B."},{"family":"Hounzangbé-Adoté","given":"S."}],"issued":{"date-parts":[["2016"]]}}}],"schema":"https://github.com/citation-style-language/schema/raw/master/csl-citation.json"} </w:instrText>
      </w:r>
      <w:r w:rsidR="003D78D4">
        <w:rPr>
          <w:bCs/>
        </w:rPr>
        <w:fldChar w:fldCharType="separate"/>
      </w:r>
      <w:r w:rsidR="000010B7" w:rsidRPr="00C0204A">
        <w:rPr>
          <w:lang w:val="en-US"/>
        </w:rPr>
        <w:t>(Dedehou et al., 2016)</w:t>
      </w:r>
      <w:r w:rsidR="003D78D4">
        <w:rPr>
          <w:bCs/>
        </w:rPr>
        <w:fldChar w:fldCharType="end"/>
      </w:r>
      <w:r>
        <w:rPr>
          <w:lang w:val="en-US"/>
        </w:rPr>
        <w:t xml:space="preserve"> </w:t>
      </w:r>
    </w:p>
    <w:p w14:paraId="72F9FC01" w14:textId="5DA5425E" w:rsidR="00270DA7" w:rsidRDefault="000A485D">
      <w:pPr>
        <w:spacing w:line="360" w:lineRule="auto"/>
        <w:ind w:left="-5" w:right="15"/>
        <w:rPr>
          <w:lang w:val="en-US"/>
        </w:rPr>
      </w:pP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has important socio-economic and cultural values for the Sahelian and </w:t>
      </w:r>
      <w:proofErr w:type="spellStart"/>
      <w:r>
        <w:rPr>
          <w:lang w:val="en-US"/>
        </w:rPr>
        <w:t>Sudanian</w:t>
      </w:r>
      <w:proofErr w:type="spellEnd"/>
      <w:r>
        <w:rPr>
          <w:lang w:val="en-US"/>
        </w:rPr>
        <w:t xml:space="preserve"> populations of West Africa. It is a food species whose importance is recognized both regionally and internationally</w:t>
      </w:r>
      <w:r w:rsidR="003D78D4">
        <w:rPr>
          <w:lang w:val="en-US"/>
        </w:rPr>
        <w:t>.</w:t>
      </w:r>
      <w:r>
        <w:rPr>
          <w:vertAlign w:val="superscript"/>
          <w:lang w:val="en-US"/>
        </w:rPr>
        <w:t xml:space="preserve"> </w:t>
      </w:r>
      <w:r w:rsidR="003D78D4">
        <w:rPr>
          <w:bCs/>
        </w:rPr>
        <w:fldChar w:fldCharType="begin"/>
      </w:r>
      <w:r w:rsidR="000010B7">
        <w:rPr>
          <w:bCs/>
          <w:lang w:val="en-US"/>
        </w:rPr>
        <w:instrText xml:space="preserve"> ADDIN ZOTERO_ITEM CSL_CITATION {"citationID":"fXfABVBM","properties":{"formattedCitation":"(Devineau, 1999; Ou\\uc0\\u233{}draogo, 1995)","plainCitation":"(Devineau, 1999; Ouédraogo, 1995)","noteIndex":0},"citationItems":[{"id":479,"uris":["http://zotero.org/users/local/eBDHpon9/items/TJ4EQAGN"],"itemData":{"id":479,"type":"book","publisher":"Wageningen University and Research","source":"Google Scholar","title":"Parkia biglobosa (Leguminosae) en Afrique de l'Ouest: Biosystématique et amélioration","title-short":"Parkia biglobosa (Leguminosae) en Afrique de l'Ouest","URL":"https://search.proquest.com/openview/d977dd6dd82e5e026d0ed38e6731b2eb/1?pq-origsite=gscholar&amp;cbl=18750&amp;diss=y","author":[{"family":"Ouédraogo","given":"Abdou-Salam"}],"accessed":{"date-parts":[["2025",2,19]]},"issued":{"date-parts":[["1995"]]}}},{"id":481,"uris":["http://zotero.org/users/local/eBDHpon9/items/2JH7BQMV"],"itemData":{"id":481,"type":"paper-conference","container-title":"\" La jachère en Afrique tropicale\" Rôles, Aménagement, Alternatives","page":"441–450","publisher":"John Libbey Eurotext, Paris","source":"Google Scholar","title":"Écologie des principales espèces ligneuses alimentaires et fourragères dans un système culture-jachère (sud-ouest du Burkina Faso)","URL":"https://hal.science/hal-00357902/","volume":"1","author":[{"family":"Devineau","given":"Jean-Louis"}],"accessed":{"date-parts":[["2025",2,19]]},"issued":{"date-parts":[["1999"]]}}}],"schema":"https://github.com/citation-style-language/schema/raw/master/csl-citation.json"} </w:instrText>
      </w:r>
      <w:r w:rsidR="003D78D4">
        <w:rPr>
          <w:bCs/>
        </w:rPr>
        <w:fldChar w:fldCharType="separate"/>
      </w:r>
      <w:r w:rsidR="000010B7" w:rsidRPr="000010B7">
        <w:rPr>
          <w:kern w:val="0"/>
          <w:lang w:val="en-US"/>
        </w:rPr>
        <w:t>(Devineau, 1999; Ouédraogo, 1995)</w:t>
      </w:r>
      <w:r w:rsidR="003D78D4">
        <w:rPr>
          <w:bCs/>
        </w:rPr>
        <w:fldChar w:fldCharType="end"/>
      </w:r>
      <w:r w:rsidR="003D78D4" w:rsidRPr="003D78D4">
        <w:rPr>
          <w:lang w:val="en-US"/>
        </w:rPr>
        <w:t xml:space="preserve"> </w:t>
      </w:r>
      <w:r>
        <w:rPr>
          <w:lang w:val="en-US"/>
        </w:rPr>
        <w:t>In addition to the food and socio-economic aspects, it is a species widely used by local populations to treat various diseases. The bark, leaves and roots were used for this purpose. The bark was the most widely used part, according to the large number of reported uses. The plant is mainly used for digestive disorders, wounds, hypertension and infections.</w:t>
      </w:r>
      <w:r w:rsidR="003D78D4" w:rsidRPr="003D78D4">
        <w:rPr>
          <w:bCs/>
          <w:lang w:val="en-US"/>
        </w:rPr>
        <w:t xml:space="preserve"> </w:t>
      </w:r>
      <w:r w:rsidR="003D78D4">
        <w:rPr>
          <w:bCs/>
        </w:rPr>
        <w:fldChar w:fldCharType="begin"/>
      </w:r>
      <w:r w:rsidR="000010B7">
        <w:rPr>
          <w:bCs/>
          <w:lang w:val="en-US"/>
        </w:rPr>
        <w:instrText xml:space="preserve"> ADDIN ZOTERO_ITEM CSL_CITATION {"citationID":"WgmCpW7r","properties":{"formattedCitation":"(Dedehou et al., 2016)","plainCitation":"(Dedehou et al., 2016)","noteIndex":0},"citationItems":[{"id":471,"uris":["http://zotero.org/users/local/eBDHpon9/items/YTAKG5DV"],"itemData":{"id":471,"type":"article-journal","container-title":"JMPS","issue":"6","page":"132–137","source":"Google Scholar","title":"A review on medicinal plants of Parkia biglobosa (Mimosaceae-Fabaceae) and Pterocarpus erinaceus (Leguminosae-Papilionoidea)","volume":"4","author":[{"family":"Dedehou","given":"VFGN"},{"family":"Olounladé","given":"Pascal Abiodoun"},{"family":"Alowanou","given":"G. G."},{"family":"Azando","given":"E. V. B."},{"family":"Hounzangbé-Adoté","given":"S."}],"issued":{"date-parts":[["2016"]]}}}],"schema":"https://github.com/citation-style-language/schema/raw/master/csl-citation.json"} </w:instrText>
      </w:r>
      <w:r w:rsidR="003D78D4">
        <w:rPr>
          <w:bCs/>
        </w:rPr>
        <w:fldChar w:fldCharType="separate"/>
      </w:r>
      <w:r w:rsidR="000010B7" w:rsidRPr="000010B7">
        <w:rPr>
          <w:lang w:val="en-US"/>
        </w:rPr>
        <w:t>(Dedehou et al., 2016)</w:t>
      </w:r>
      <w:r w:rsidR="003D78D4">
        <w:rPr>
          <w:bCs/>
        </w:rPr>
        <w:fldChar w:fldCharType="end"/>
      </w:r>
    </w:p>
    <w:p w14:paraId="1FB84964" w14:textId="0889F1AF" w:rsidR="001C7FB5" w:rsidRPr="001C7FB5" w:rsidRDefault="000A485D" w:rsidP="001C7FB5">
      <w:pPr>
        <w:spacing w:line="360" w:lineRule="auto"/>
        <w:rPr>
          <w:bCs/>
          <w:lang w:val="en-US"/>
        </w:rPr>
      </w:pPr>
      <w:r>
        <w:rPr>
          <w:lang w:val="en-US"/>
        </w:rPr>
        <w:t>However, the potential of traditional medicine, the proven efficacy of its products and the growing demand for effective, accessible and low-cost care must not overshadow the need to guarantee the safety of the care offered by the use of plants. This is why pharmacopoeias aim to promote the rational use of herbal medicines of proven efficacy and safety, by providing information on standards of identity, quality and safety, ethnomedical uses and scientific studies.</w:t>
      </w:r>
      <w:r w:rsidR="001C7FB5">
        <w:rPr>
          <w:bCs/>
        </w:rPr>
        <w:fldChar w:fldCharType="begin"/>
      </w:r>
      <w:r w:rsidR="000010B7">
        <w:rPr>
          <w:bCs/>
          <w:lang w:val="en-US"/>
        </w:rPr>
        <w:instrText xml:space="preserve"> ADDIN ZOTERO_ITEM CSL_CITATION {"citationID":"ClMy5cI3","properties":{"formattedCitation":"(\\uc0\\u8220{}pharmacopee-de-lafrique-de-louest-french.pdf,\\uc0\\u8221{} n.d.)","plainCitation":"(“pharmacopee-de-lafrique-de-louest-french.pdf,” n.d.)","noteIndex":0},"citationItems":[{"id":483,"uris":["http://zotero.org/users/local/eBDHpon9/items/4PUCABLD"],"itemData":{"id":483,"type":"document","title":"pharmacopee-de-lafrique-de-louest-french.pdf","URL":"https://www.wahooas.org/web-ooas/sites/default/files/publications/2318/pharmacopee-de-lafrique-de-louest-french.pdf","accessed":{"date-parts":[["2025",2,20]]}}}],"schema":"https://github.com/citation-style-language/schema/raw/master/csl-citation.json"} </w:instrText>
      </w:r>
      <w:r w:rsidR="001C7FB5">
        <w:rPr>
          <w:bCs/>
        </w:rPr>
        <w:fldChar w:fldCharType="separate"/>
      </w:r>
      <w:r w:rsidR="000010B7" w:rsidRPr="000010B7">
        <w:rPr>
          <w:kern w:val="0"/>
          <w:lang w:val="en-US"/>
        </w:rPr>
        <w:t>(“pharmacopee-de-lafrique-de-louest-french.pdf,” n.d.)</w:t>
      </w:r>
      <w:r w:rsidR="001C7FB5">
        <w:rPr>
          <w:bCs/>
        </w:rPr>
        <w:fldChar w:fldCharType="end"/>
      </w:r>
    </w:p>
    <w:p w14:paraId="7B45B26A" w14:textId="52E273FE" w:rsidR="00270DA7" w:rsidRDefault="000A485D" w:rsidP="001C7FB5">
      <w:pPr>
        <w:spacing w:line="360" w:lineRule="auto"/>
        <w:ind w:right="15"/>
        <w:rPr>
          <w:lang w:val="en-US"/>
        </w:rPr>
      </w:pPr>
      <w:r>
        <w:rPr>
          <w:lang w:val="en-US"/>
        </w:rPr>
        <w:t xml:space="preserve">To meet this requirement, this study aims to review current knowledge of the use of </w:t>
      </w:r>
      <w:r>
        <w:rPr>
          <w:i/>
          <w:lang w:val="en-US"/>
        </w:rPr>
        <w:t xml:space="preserve">P. </w:t>
      </w:r>
      <w:proofErr w:type="spellStart"/>
      <w:r>
        <w:rPr>
          <w:i/>
          <w:lang w:val="en-US"/>
        </w:rPr>
        <w:t>biglobosa</w:t>
      </w:r>
      <w:proofErr w:type="spellEnd"/>
      <w:r>
        <w:rPr>
          <w:i/>
          <w:lang w:val="en-US"/>
        </w:rPr>
        <w:t xml:space="preserve"> </w:t>
      </w:r>
      <w:r>
        <w:rPr>
          <w:lang w:val="en-US"/>
        </w:rPr>
        <w:t xml:space="preserve">in traditional medicine, and the pharmacological and toxicological studies carried out </w:t>
      </w:r>
      <w:r w:rsidR="002D218D" w:rsidRPr="002D218D">
        <w:rPr>
          <w:lang w:val="en-US"/>
        </w:rPr>
        <w:t>in view of the development of a phytomedicine based on this plant</w:t>
      </w:r>
      <w:r>
        <w:rPr>
          <w:lang w:val="en-US"/>
        </w:rPr>
        <w:t xml:space="preserve">.  </w:t>
      </w:r>
    </w:p>
    <w:p w14:paraId="3BDA76AF" w14:textId="23062AF5" w:rsidR="00270DA7" w:rsidRDefault="000A485D">
      <w:pPr>
        <w:spacing w:before="120" w:after="120" w:line="360" w:lineRule="auto"/>
        <w:ind w:left="0" w:right="0" w:firstLine="0"/>
        <w:jc w:val="left"/>
        <w:rPr>
          <w:b/>
          <w:bCs/>
          <w:sz w:val="26"/>
          <w:lang w:val="en-US"/>
        </w:rPr>
      </w:pPr>
      <w:r>
        <w:rPr>
          <w:b/>
          <w:bCs/>
          <w:lang w:val="en-US"/>
        </w:rPr>
        <w:t>Method</w:t>
      </w:r>
      <w:r w:rsidR="003A16F4">
        <w:rPr>
          <w:b/>
          <w:bCs/>
          <w:lang w:val="en-US"/>
        </w:rPr>
        <w:t>ology</w:t>
      </w:r>
    </w:p>
    <w:p w14:paraId="4707D9E3" w14:textId="77777777" w:rsidR="00270DA7" w:rsidRDefault="000A485D">
      <w:pPr>
        <w:spacing w:line="360" w:lineRule="auto"/>
        <w:ind w:left="-5" w:right="15"/>
        <w:rPr>
          <w:lang w:val="en-US"/>
        </w:rPr>
      </w:pPr>
      <w:r>
        <w:rPr>
          <w:lang w:val="en-US"/>
        </w:rPr>
        <w:lastRenderedPageBreak/>
        <w:t xml:space="preserve">This study followed the principles of a narrative review. A literature search was carried out on several sites using keywords in English and French, with no time limits. The sites visited were </w:t>
      </w:r>
    </w:p>
    <w:p w14:paraId="133EA9CB" w14:textId="77777777" w:rsidR="00270DA7" w:rsidRDefault="000A485D">
      <w:pPr>
        <w:spacing w:line="360" w:lineRule="auto"/>
        <w:ind w:left="-5" w:right="15"/>
        <w:rPr>
          <w:lang w:val="en-US"/>
        </w:rPr>
      </w:pPr>
      <w:r>
        <w:rPr>
          <w:lang w:val="en-US"/>
        </w:rPr>
        <w:t xml:space="preserve">Scopus, Elsevier, Web of Science, </w:t>
      </w:r>
      <w:proofErr w:type="spellStart"/>
      <w:r>
        <w:rPr>
          <w:lang w:val="en-US"/>
        </w:rPr>
        <w:t>SciFinder</w:t>
      </w:r>
      <w:proofErr w:type="spellEnd"/>
      <w:r>
        <w:rPr>
          <w:lang w:val="en-US"/>
        </w:rPr>
        <w:t xml:space="preserve">, BMC, Open-thesis, ResearchGate, Resear4Life, ScienceDirect, PubMed, Google Scholar and direct Google searches. Search terms included </w:t>
      </w:r>
    </w:p>
    <w:p w14:paraId="6604796E" w14:textId="77777777" w:rsidR="00270DA7" w:rsidRDefault="000A485D">
      <w:pPr>
        <w:spacing w:line="360" w:lineRule="auto"/>
        <w:ind w:left="0" w:right="0" w:firstLine="0"/>
        <w:rPr>
          <w:lang w:val="en-US"/>
        </w:rPr>
      </w:pPr>
      <w:r>
        <w:rPr>
          <w:lang w:val="en-US"/>
        </w:rPr>
        <w:t>"</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AND toxicity",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AND pharmacology",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AND traditional medicine",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AND journal article" and articles cited by other authors.       </w:t>
      </w:r>
    </w:p>
    <w:p w14:paraId="54B36300" w14:textId="77777777" w:rsidR="00270DA7" w:rsidRDefault="000A485D">
      <w:pPr>
        <w:spacing w:before="120" w:after="120" w:line="360" w:lineRule="auto"/>
        <w:ind w:left="11" w:right="6" w:hanging="11"/>
        <w:rPr>
          <w:b/>
          <w:bCs/>
          <w:lang w:val="en-US"/>
        </w:rPr>
      </w:pPr>
      <w:r>
        <w:rPr>
          <w:b/>
          <w:bCs/>
          <w:lang w:val="en-US"/>
        </w:rPr>
        <w:t>Results</w:t>
      </w:r>
    </w:p>
    <w:p w14:paraId="00E9E260" w14:textId="77777777" w:rsidR="00270DA7" w:rsidRDefault="000A485D">
      <w:pPr>
        <w:spacing w:line="360" w:lineRule="auto"/>
        <w:ind w:left="0" w:firstLine="0"/>
        <w:rPr>
          <w:b/>
          <w:bCs/>
          <w:lang w:val="en-US"/>
        </w:rPr>
      </w:pPr>
      <w:r>
        <w:rPr>
          <w:b/>
          <w:bCs/>
          <w:lang w:val="en-US"/>
        </w:rPr>
        <w:t xml:space="preserve">Vernacular names </w:t>
      </w:r>
    </w:p>
    <w:p w14:paraId="279E3B84" w14:textId="77777777" w:rsidR="00270DA7" w:rsidRDefault="000A485D">
      <w:pPr>
        <w:spacing w:line="360" w:lineRule="auto"/>
        <w:ind w:left="-5" w:right="15"/>
        <w:rPr>
          <w:lang w:val="en-US"/>
        </w:rPr>
      </w:pP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is known by several common names. Here are a few names in West African languages, French and English:   </w:t>
      </w:r>
    </w:p>
    <w:p w14:paraId="7C5E0B18" w14:textId="7C1C4773" w:rsidR="00270DA7" w:rsidRDefault="000A485D">
      <w:pPr>
        <w:spacing w:after="114" w:line="360" w:lineRule="auto"/>
        <w:ind w:left="-5" w:right="15"/>
      </w:pPr>
      <w:r>
        <w:rPr>
          <w:b/>
        </w:rPr>
        <w:t>In French</w:t>
      </w:r>
      <w:r>
        <w:t xml:space="preserve"> : Néré, mimosa pourpre, arbre à farine, arbre à fauve, caroubier africain. </w:t>
      </w:r>
    </w:p>
    <w:p w14:paraId="3EDCA2C0" w14:textId="77777777" w:rsidR="00270DA7" w:rsidRDefault="000A485D">
      <w:pPr>
        <w:spacing w:after="123" w:line="360" w:lineRule="auto"/>
        <w:ind w:left="-5" w:right="15"/>
        <w:rPr>
          <w:lang w:val="en-US"/>
        </w:rPr>
      </w:pPr>
      <w:r>
        <w:rPr>
          <w:b/>
          <w:lang w:val="en-US"/>
        </w:rPr>
        <w:t>In English</w:t>
      </w:r>
      <w:r>
        <w:rPr>
          <w:lang w:val="en-US"/>
        </w:rPr>
        <w:t xml:space="preserve">: African locust bean </w:t>
      </w:r>
    </w:p>
    <w:p w14:paraId="315C67C2" w14:textId="77777777" w:rsidR="00270DA7" w:rsidRDefault="000A485D">
      <w:pPr>
        <w:spacing w:after="132" w:line="360" w:lineRule="auto"/>
        <w:ind w:left="0" w:right="0" w:firstLine="0"/>
        <w:jc w:val="left"/>
        <w:rPr>
          <w:lang w:val="en-US"/>
        </w:rPr>
      </w:pPr>
      <w:r>
        <w:rPr>
          <w:b/>
          <w:lang w:val="en-US"/>
        </w:rPr>
        <w:t>In West African languages</w:t>
      </w:r>
      <w:r>
        <w:rPr>
          <w:lang w:val="en-US"/>
        </w:rPr>
        <w:t xml:space="preserve">: (see Table I)  </w:t>
      </w:r>
    </w:p>
    <w:p w14:paraId="4105464F" w14:textId="10FB431D" w:rsidR="00270DA7" w:rsidRPr="001C7FB5" w:rsidRDefault="000A485D" w:rsidP="001C7FB5">
      <w:pPr>
        <w:rPr>
          <w:b/>
          <w:lang w:val="en-US"/>
        </w:rPr>
      </w:pPr>
      <w:r>
        <w:rPr>
          <w:b/>
          <w:lang w:val="en-US"/>
        </w:rPr>
        <w:t xml:space="preserve">Table I: </w:t>
      </w:r>
      <w:r>
        <w:rPr>
          <w:lang w:val="en-US"/>
        </w:rPr>
        <w:t xml:space="preserve">Vernacular names for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in West African languages</w:t>
      </w:r>
      <w:r w:rsidR="001C7FB5">
        <w:rPr>
          <w:b/>
        </w:rPr>
        <w:fldChar w:fldCharType="begin"/>
      </w:r>
      <w:r w:rsidR="000010B7">
        <w:rPr>
          <w:b/>
          <w:lang w:val="en-US"/>
        </w:rPr>
        <w:instrText xml:space="preserve"> ADDIN ZOTERO_ITEM CSL_CITATION {"citationID":"c5S3hpg4","properties":{"formattedCitation":"(LAMIEN et al., 2011)","plainCitation":"(LAMIEN et al., 2011)","noteIndex":0},"citationItems":[{"id":355,"uris":["http://zotero.org/users/local/eBDHpon9/items/WSJEDYCM"],"itemData":{"id":355,"type":"document","publisher":"Bioversity International","title":"Conservation et utilisation durable des ressources génétiques des espèces ligneuses alimentaires prioritaires de l’Afrique subsaharienne, Parkia biglobosa","author":[{"family":"LAMIEN","given":"Niéyidouba"},{"family":"EKUÉ","given":"Marius RM"},{"family":"OUEDRAOGO","given":"Moussa"},{"family":"LOO","given":"Judy"}],"issued":{"date-parts":[["2011"]]}}}],"schema":"https://github.com/citation-style-language/schema/raw/master/csl-citation.json"} </w:instrText>
      </w:r>
      <w:r w:rsidR="001C7FB5">
        <w:rPr>
          <w:b/>
        </w:rPr>
        <w:fldChar w:fldCharType="separate"/>
      </w:r>
      <w:r w:rsidR="000010B7" w:rsidRPr="000010B7">
        <w:rPr>
          <w:lang w:val="en-US"/>
        </w:rPr>
        <w:t xml:space="preserve">(LAMIEN et </w:t>
      </w:r>
      <w:r w:rsidR="000010B7" w:rsidRPr="00C0204A">
        <w:rPr>
          <w:i/>
          <w:iCs/>
          <w:lang w:val="en-US"/>
        </w:rPr>
        <w:t>al.</w:t>
      </w:r>
      <w:r w:rsidR="000010B7" w:rsidRPr="000010B7">
        <w:rPr>
          <w:lang w:val="en-US"/>
        </w:rPr>
        <w:t>, 2011)</w:t>
      </w:r>
      <w:r w:rsidR="001C7FB5">
        <w:rPr>
          <w:b/>
        </w:rPr>
        <w:fldChar w:fldCharType="end"/>
      </w:r>
    </w:p>
    <w:tbl>
      <w:tblPr>
        <w:tblStyle w:val="TableGrid"/>
        <w:tblW w:w="8696" w:type="dxa"/>
        <w:jc w:val="center"/>
        <w:tblInd w:w="0" w:type="dxa"/>
        <w:tblCellMar>
          <w:top w:w="62" w:type="dxa"/>
          <w:left w:w="104" w:type="dxa"/>
          <w:right w:w="59" w:type="dxa"/>
        </w:tblCellMar>
        <w:tblLook w:val="04A0" w:firstRow="1" w:lastRow="0" w:firstColumn="1" w:lastColumn="0" w:noHBand="0" w:noVBand="1"/>
      </w:tblPr>
      <w:tblGrid>
        <w:gridCol w:w="2449"/>
        <w:gridCol w:w="2760"/>
        <w:gridCol w:w="3487"/>
      </w:tblGrid>
      <w:tr w:rsidR="00270DA7" w14:paraId="25D34D12" w14:textId="77777777" w:rsidTr="00C72688">
        <w:trPr>
          <w:trHeight w:val="295"/>
          <w:jc w:val="center"/>
        </w:trPr>
        <w:tc>
          <w:tcPr>
            <w:tcW w:w="2449" w:type="dxa"/>
            <w:tcBorders>
              <w:top w:val="single" w:sz="12" w:space="0" w:color="000000"/>
              <w:left w:val="single" w:sz="12" w:space="0" w:color="000000"/>
              <w:bottom w:val="single" w:sz="12" w:space="0" w:color="000000"/>
              <w:right w:val="single" w:sz="2" w:space="0" w:color="000000"/>
            </w:tcBorders>
            <w:shd w:val="clear" w:color="auto" w:fill="F7CAAC"/>
          </w:tcPr>
          <w:p w14:paraId="02670D75" w14:textId="2F5E83A9" w:rsidR="00270DA7" w:rsidRDefault="000A485D" w:rsidP="00C72688">
            <w:pPr>
              <w:spacing w:after="0" w:line="240" w:lineRule="auto"/>
              <w:ind w:left="0" w:right="0" w:firstLine="0"/>
              <w:jc w:val="center"/>
            </w:pPr>
            <w:r>
              <w:t>Socio-cultural group</w:t>
            </w:r>
          </w:p>
        </w:tc>
        <w:tc>
          <w:tcPr>
            <w:tcW w:w="2760" w:type="dxa"/>
            <w:tcBorders>
              <w:top w:val="single" w:sz="12" w:space="0" w:color="000000"/>
              <w:left w:val="single" w:sz="2" w:space="0" w:color="000000"/>
              <w:bottom w:val="single" w:sz="12" w:space="0" w:color="000000"/>
              <w:right w:val="single" w:sz="2" w:space="0" w:color="000000"/>
            </w:tcBorders>
            <w:shd w:val="clear" w:color="auto" w:fill="F7CAAC"/>
          </w:tcPr>
          <w:p w14:paraId="467C034A" w14:textId="57EDC881" w:rsidR="00270DA7" w:rsidRDefault="000A485D" w:rsidP="00C72688">
            <w:pPr>
              <w:spacing w:after="0" w:line="240" w:lineRule="auto"/>
              <w:ind w:left="7" w:right="0" w:firstLine="0"/>
              <w:jc w:val="center"/>
            </w:pPr>
            <w:r>
              <w:t>Country</w:t>
            </w:r>
          </w:p>
        </w:tc>
        <w:tc>
          <w:tcPr>
            <w:tcW w:w="3487" w:type="dxa"/>
            <w:tcBorders>
              <w:top w:val="single" w:sz="12" w:space="0" w:color="000000"/>
              <w:left w:val="single" w:sz="2" w:space="0" w:color="000000"/>
              <w:bottom w:val="single" w:sz="12" w:space="0" w:color="000000"/>
              <w:right w:val="single" w:sz="12" w:space="0" w:color="000000"/>
            </w:tcBorders>
            <w:shd w:val="clear" w:color="auto" w:fill="F7CAAC"/>
          </w:tcPr>
          <w:p w14:paraId="1E971A29" w14:textId="5831DC19" w:rsidR="00270DA7" w:rsidRDefault="000A485D" w:rsidP="00C72688">
            <w:pPr>
              <w:spacing w:after="0" w:line="240" w:lineRule="auto"/>
              <w:ind w:left="7" w:right="0" w:firstLine="0"/>
              <w:jc w:val="center"/>
            </w:pPr>
            <w:proofErr w:type="spellStart"/>
            <w:r>
              <w:t>Vernacular</w:t>
            </w:r>
            <w:proofErr w:type="spellEnd"/>
            <w:r>
              <w:t xml:space="preserve"> </w:t>
            </w:r>
            <w:proofErr w:type="spellStart"/>
            <w:r>
              <w:t>name</w:t>
            </w:r>
            <w:proofErr w:type="spellEnd"/>
          </w:p>
        </w:tc>
      </w:tr>
      <w:tr w:rsidR="00270DA7" w14:paraId="56BE888A" w14:textId="77777777" w:rsidTr="00C72688">
        <w:trPr>
          <w:trHeight w:val="302"/>
          <w:jc w:val="center"/>
        </w:trPr>
        <w:tc>
          <w:tcPr>
            <w:tcW w:w="2449" w:type="dxa"/>
            <w:tcBorders>
              <w:top w:val="single" w:sz="12" w:space="0" w:color="000000"/>
              <w:left w:val="single" w:sz="12" w:space="0" w:color="000000"/>
              <w:bottom w:val="single" w:sz="2" w:space="0" w:color="000000"/>
              <w:right w:val="single" w:sz="2" w:space="0" w:color="000000"/>
            </w:tcBorders>
          </w:tcPr>
          <w:p w14:paraId="36406B87" w14:textId="0BD57FC1" w:rsidR="00270DA7" w:rsidRDefault="000A485D" w:rsidP="00C72688">
            <w:pPr>
              <w:spacing w:after="0" w:line="240" w:lineRule="auto"/>
              <w:ind w:left="0" w:right="0" w:firstLine="0"/>
              <w:jc w:val="center"/>
            </w:pPr>
            <w:r>
              <w:t>Mossi</w:t>
            </w:r>
          </w:p>
        </w:tc>
        <w:tc>
          <w:tcPr>
            <w:tcW w:w="2760" w:type="dxa"/>
            <w:tcBorders>
              <w:top w:val="single" w:sz="12" w:space="0" w:color="000000"/>
              <w:left w:val="single" w:sz="2" w:space="0" w:color="000000"/>
              <w:bottom w:val="single" w:sz="2" w:space="0" w:color="000000"/>
              <w:right w:val="single" w:sz="2" w:space="0" w:color="000000"/>
            </w:tcBorders>
          </w:tcPr>
          <w:p w14:paraId="6069F887" w14:textId="1892CC55" w:rsidR="00270DA7" w:rsidRDefault="000A485D" w:rsidP="00C72688">
            <w:pPr>
              <w:spacing w:after="0" w:line="240" w:lineRule="auto"/>
              <w:ind w:left="7" w:right="0" w:firstLine="0"/>
              <w:jc w:val="center"/>
            </w:pPr>
            <w:r>
              <w:t>Burkina Faso</w:t>
            </w:r>
          </w:p>
        </w:tc>
        <w:tc>
          <w:tcPr>
            <w:tcW w:w="3487" w:type="dxa"/>
            <w:tcBorders>
              <w:top w:val="single" w:sz="12" w:space="0" w:color="000000"/>
              <w:left w:val="single" w:sz="2" w:space="0" w:color="000000"/>
              <w:bottom w:val="single" w:sz="2" w:space="0" w:color="000000"/>
              <w:right w:val="single" w:sz="12" w:space="0" w:color="000000"/>
            </w:tcBorders>
          </w:tcPr>
          <w:p w14:paraId="5C702EC1" w14:textId="52B59BB7" w:rsidR="00270DA7" w:rsidRDefault="000A485D" w:rsidP="00C72688">
            <w:pPr>
              <w:spacing w:after="0" w:line="240" w:lineRule="auto"/>
              <w:ind w:left="7" w:right="0" w:firstLine="0"/>
              <w:jc w:val="center"/>
            </w:pPr>
            <w:proofErr w:type="spellStart"/>
            <w:r>
              <w:rPr>
                <w:i/>
              </w:rPr>
              <w:t>Rõaaga</w:t>
            </w:r>
            <w:proofErr w:type="spellEnd"/>
          </w:p>
        </w:tc>
      </w:tr>
      <w:tr w:rsidR="00270DA7" w14:paraId="47C402E4" w14:textId="77777777" w:rsidTr="00C72688">
        <w:trPr>
          <w:trHeight w:val="281"/>
          <w:jc w:val="center"/>
        </w:trPr>
        <w:tc>
          <w:tcPr>
            <w:tcW w:w="2449" w:type="dxa"/>
            <w:tcBorders>
              <w:top w:val="single" w:sz="2" w:space="0" w:color="000000"/>
              <w:left w:val="single" w:sz="12" w:space="0" w:color="000000"/>
              <w:bottom w:val="single" w:sz="2" w:space="0" w:color="000000"/>
              <w:right w:val="single" w:sz="2" w:space="0" w:color="000000"/>
            </w:tcBorders>
          </w:tcPr>
          <w:p w14:paraId="6688FB95" w14:textId="1C239639" w:rsidR="00270DA7" w:rsidRDefault="000A485D" w:rsidP="00C72688">
            <w:pPr>
              <w:spacing w:after="0" w:line="240" w:lineRule="auto"/>
              <w:ind w:left="0" w:right="0" w:firstLine="0"/>
              <w:jc w:val="center"/>
            </w:pPr>
            <w:r>
              <w:t>Dioula</w:t>
            </w:r>
          </w:p>
        </w:tc>
        <w:tc>
          <w:tcPr>
            <w:tcW w:w="2760" w:type="dxa"/>
            <w:tcBorders>
              <w:top w:val="single" w:sz="2" w:space="0" w:color="000000"/>
              <w:left w:val="single" w:sz="2" w:space="0" w:color="000000"/>
              <w:bottom w:val="single" w:sz="2" w:space="0" w:color="000000"/>
              <w:right w:val="single" w:sz="2" w:space="0" w:color="000000"/>
            </w:tcBorders>
          </w:tcPr>
          <w:p w14:paraId="30288116" w14:textId="1C46BAE9" w:rsidR="00270DA7" w:rsidRDefault="000A485D" w:rsidP="00C72688">
            <w:pPr>
              <w:spacing w:after="0" w:line="240" w:lineRule="auto"/>
              <w:ind w:left="7" w:right="0" w:firstLine="0"/>
              <w:jc w:val="center"/>
            </w:pPr>
            <w:r>
              <w:t>Burkina Faso</w:t>
            </w:r>
          </w:p>
        </w:tc>
        <w:tc>
          <w:tcPr>
            <w:tcW w:w="3487" w:type="dxa"/>
            <w:tcBorders>
              <w:top w:val="single" w:sz="2" w:space="0" w:color="000000"/>
              <w:left w:val="single" w:sz="2" w:space="0" w:color="000000"/>
              <w:bottom w:val="single" w:sz="2" w:space="0" w:color="000000"/>
              <w:right w:val="single" w:sz="12" w:space="0" w:color="000000"/>
            </w:tcBorders>
          </w:tcPr>
          <w:p w14:paraId="1CECE96F" w14:textId="607D4AF1" w:rsidR="00270DA7" w:rsidRDefault="000A485D" w:rsidP="00C72688">
            <w:pPr>
              <w:spacing w:after="0" w:line="240" w:lineRule="auto"/>
              <w:ind w:left="7" w:right="0" w:firstLine="0"/>
              <w:jc w:val="center"/>
            </w:pPr>
            <w:r>
              <w:rPr>
                <w:i/>
              </w:rPr>
              <w:t>Néré</w:t>
            </w:r>
          </w:p>
        </w:tc>
      </w:tr>
      <w:tr w:rsidR="00270DA7" w14:paraId="553766E9" w14:textId="77777777" w:rsidTr="00C72688">
        <w:trPr>
          <w:trHeight w:val="288"/>
          <w:jc w:val="center"/>
        </w:trPr>
        <w:tc>
          <w:tcPr>
            <w:tcW w:w="2449" w:type="dxa"/>
            <w:tcBorders>
              <w:top w:val="single" w:sz="2" w:space="0" w:color="000000"/>
              <w:left w:val="single" w:sz="12" w:space="0" w:color="000000"/>
              <w:bottom w:val="single" w:sz="2" w:space="0" w:color="000000"/>
              <w:right w:val="single" w:sz="2" w:space="0" w:color="000000"/>
            </w:tcBorders>
          </w:tcPr>
          <w:p w14:paraId="45AFCE2D" w14:textId="41B0F8A3" w:rsidR="00270DA7" w:rsidRDefault="000A485D" w:rsidP="00C72688">
            <w:pPr>
              <w:spacing w:after="0" w:line="240" w:lineRule="auto"/>
              <w:ind w:left="0" w:right="0" w:firstLine="0"/>
              <w:jc w:val="center"/>
            </w:pPr>
            <w:proofErr w:type="spellStart"/>
            <w:r>
              <w:t>Bemoka</w:t>
            </w:r>
            <w:proofErr w:type="spellEnd"/>
          </w:p>
        </w:tc>
        <w:tc>
          <w:tcPr>
            <w:tcW w:w="2760" w:type="dxa"/>
            <w:tcBorders>
              <w:top w:val="single" w:sz="2" w:space="0" w:color="000000"/>
              <w:left w:val="single" w:sz="2" w:space="0" w:color="000000"/>
              <w:bottom w:val="single" w:sz="2" w:space="0" w:color="000000"/>
              <w:right w:val="single" w:sz="2" w:space="0" w:color="000000"/>
            </w:tcBorders>
          </w:tcPr>
          <w:p w14:paraId="04857D07" w14:textId="3D3F4D12" w:rsidR="00270DA7" w:rsidRDefault="000A485D" w:rsidP="00C72688">
            <w:pPr>
              <w:spacing w:after="0" w:line="240" w:lineRule="auto"/>
              <w:ind w:left="7" w:right="0" w:firstLine="0"/>
              <w:jc w:val="center"/>
            </w:pPr>
            <w:r>
              <w:t>Ghana</w:t>
            </w:r>
          </w:p>
        </w:tc>
        <w:tc>
          <w:tcPr>
            <w:tcW w:w="3487" w:type="dxa"/>
            <w:tcBorders>
              <w:top w:val="single" w:sz="2" w:space="0" w:color="000000"/>
              <w:left w:val="single" w:sz="2" w:space="0" w:color="000000"/>
              <w:bottom w:val="single" w:sz="2" w:space="0" w:color="000000"/>
              <w:right w:val="single" w:sz="12" w:space="0" w:color="000000"/>
            </w:tcBorders>
          </w:tcPr>
          <w:p w14:paraId="101A1F82" w14:textId="407C8CCC" w:rsidR="00270DA7" w:rsidRDefault="000A485D" w:rsidP="00C72688">
            <w:pPr>
              <w:spacing w:after="0" w:line="240" w:lineRule="auto"/>
              <w:ind w:left="7" w:right="0" w:firstLine="0"/>
              <w:jc w:val="center"/>
            </w:pPr>
            <w:r>
              <w:rPr>
                <w:i/>
              </w:rPr>
              <w:t>Du</w:t>
            </w:r>
          </w:p>
        </w:tc>
      </w:tr>
      <w:tr w:rsidR="00270DA7" w14:paraId="375E6984" w14:textId="77777777" w:rsidTr="00C72688">
        <w:trPr>
          <w:trHeight w:val="288"/>
          <w:jc w:val="center"/>
        </w:trPr>
        <w:tc>
          <w:tcPr>
            <w:tcW w:w="2449" w:type="dxa"/>
            <w:tcBorders>
              <w:top w:val="single" w:sz="2" w:space="0" w:color="000000"/>
              <w:left w:val="single" w:sz="12" w:space="0" w:color="000000"/>
              <w:bottom w:val="single" w:sz="2" w:space="0" w:color="000000"/>
              <w:right w:val="single" w:sz="2" w:space="0" w:color="000000"/>
            </w:tcBorders>
          </w:tcPr>
          <w:p w14:paraId="4973EAAF" w14:textId="73ABD635" w:rsidR="00270DA7" w:rsidRDefault="000A485D" w:rsidP="00C72688">
            <w:pPr>
              <w:spacing w:after="0" w:line="240" w:lineRule="auto"/>
              <w:ind w:left="0" w:right="0" w:firstLine="0"/>
              <w:jc w:val="center"/>
            </w:pPr>
            <w:proofErr w:type="spellStart"/>
            <w:r>
              <w:t>Dagt</w:t>
            </w:r>
            <w:proofErr w:type="spellEnd"/>
          </w:p>
        </w:tc>
        <w:tc>
          <w:tcPr>
            <w:tcW w:w="2760" w:type="dxa"/>
            <w:tcBorders>
              <w:top w:val="single" w:sz="2" w:space="0" w:color="000000"/>
              <w:left w:val="single" w:sz="2" w:space="0" w:color="000000"/>
              <w:bottom w:val="single" w:sz="2" w:space="0" w:color="000000"/>
              <w:right w:val="single" w:sz="2" w:space="0" w:color="000000"/>
            </w:tcBorders>
          </w:tcPr>
          <w:p w14:paraId="7EFF26F1" w14:textId="2245A292" w:rsidR="00270DA7" w:rsidRDefault="000A485D" w:rsidP="00C72688">
            <w:pPr>
              <w:spacing w:after="0" w:line="240" w:lineRule="auto"/>
              <w:ind w:left="7" w:right="0" w:firstLine="0"/>
              <w:jc w:val="center"/>
            </w:pPr>
            <w:r>
              <w:t>Ghana</w:t>
            </w:r>
          </w:p>
        </w:tc>
        <w:tc>
          <w:tcPr>
            <w:tcW w:w="3487" w:type="dxa"/>
            <w:tcBorders>
              <w:top w:val="single" w:sz="2" w:space="0" w:color="000000"/>
              <w:left w:val="single" w:sz="2" w:space="0" w:color="000000"/>
              <w:bottom w:val="single" w:sz="2" w:space="0" w:color="000000"/>
              <w:right w:val="single" w:sz="12" w:space="0" w:color="000000"/>
            </w:tcBorders>
          </w:tcPr>
          <w:p w14:paraId="1D85F6EB" w14:textId="647A837E" w:rsidR="00270DA7" w:rsidRDefault="000A485D" w:rsidP="00C72688">
            <w:pPr>
              <w:spacing w:after="0" w:line="240" w:lineRule="auto"/>
              <w:ind w:left="7" w:right="0" w:firstLine="0"/>
              <w:jc w:val="center"/>
            </w:pPr>
            <w:r>
              <w:rPr>
                <w:i/>
              </w:rPr>
              <w:t>Dua</w:t>
            </w:r>
          </w:p>
        </w:tc>
      </w:tr>
      <w:tr w:rsidR="00270DA7" w14:paraId="6D2BE3BD" w14:textId="77777777" w:rsidTr="00C72688">
        <w:trPr>
          <w:trHeight w:val="288"/>
          <w:jc w:val="center"/>
        </w:trPr>
        <w:tc>
          <w:tcPr>
            <w:tcW w:w="2449" w:type="dxa"/>
            <w:tcBorders>
              <w:top w:val="single" w:sz="2" w:space="0" w:color="000000"/>
              <w:left w:val="single" w:sz="12" w:space="0" w:color="000000"/>
              <w:bottom w:val="single" w:sz="2" w:space="0" w:color="000000"/>
              <w:right w:val="single" w:sz="2" w:space="0" w:color="000000"/>
            </w:tcBorders>
          </w:tcPr>
          <w:p w14:paraId="3C02C61E" w14:textId="4B136B6A" w:rsidR="00270DA7" w:rsidRDefault="000A485D" w:rsidP="00C72688">
            <w:pPr>
              <w:spacing w:after="0" w:line="240" w:lineRule="auto"/>
              <w:ind w:left="0" w:right="0" w:firstLine="0"/>
              <w:jc w:val="center"/>
            </w:pPr>
            <w:r>
              <w:t>Bambara</w:t>
            </w:r>
          </w:p>
        </w:tc>
        <w:tc>
          <w:tcPr>
            <w:tcW w:w="2760" w:type="dxa"/>
            <w:tcBorders>
              <w:top w:val="single" w:sz="2" w:space="0" w:color="000000"/>
              <w:left w:val="single" w:sz="2" w:space="0" w:color="000000"/>
              <w:bottom w:val="single" w:sz="2" w:space="0" w:color="000000"/>
              <w:right w:val="single" w:sz="2" w:space="0" w:color="000000"/>
            </w:tcBorders>
          </w:tcPr>
          <w:p w14:paraId="51774C95" w14:textId="430C97E6" w:rsidR="00270DA7" w:rsidRDefault="000A485D" w:rsidP="00C72688">
            <w:pPr>
              <w:spacing w:after="0" w:line="240" w:lineRule="auto"/>
              <w:ind w:left="7" w:right="0" w:firstLine="0"/>
              <w:jc w:val="center"/>
            </w:pPr>
            <w:r>
              <w:t>Mali</w:t>
            </w:r>
          </w:p>
        </w:tc>
        <w:tc>
          <w:tcPr>
            <w:tcW w:w="3487" w:type="dxa"/>
            <w:tcBorders>
              <w:top w:val="single" w:sz="2" w:space="0" w:color="000000"/>
              <w:left w:val="single" w:sz="2" w:space="0" w:color="000000"/>
              <w:bottom w:val="single" w:sz="2" w:space="0" w:color="000000"/>
              <w:right w:val="single" w:sz="12" w:space="0" w:color="000000"/>
            </w:tcBorders>
          </w:tcPr>
          <w:p w14:paraId="68C1C83E" w14:textId="552C3CF4" w:rsidR="00270DA7" w:rsidRDefault="000A485D" w:rsidP="00C72688">
            <w:pPr>
              <w:spacing w:after="0" w:line="240" w:lineRule="auto"/>
              <w:ind w:left="7" w:right="0" w:firstLine="0"/>
              <w:jc w:val="center"/>
            </w:pPr>
            <w:r>
              <w:rPr>
                <w:i/>
              </w:rPr>
              <w:t>Néré</w:t>
            </w:r>
          </w:p>
        </w:tc>
      </w:tr>
      <w:tr w:rsidR="00270DA7" w14:paraId="4302E088" w14:textId="77777777" w:rsidTr="00C72688">
        <w:trPr>
          <w:trHeight w:val="281"/>
          <w:jc w:val="center"/>
        </w:trPr>
        <w:tc>
          <w:tcPr>
            <w:tcW w:w="2449" w:type="dxa"/>
            <w:tcBorders>
              <w:top w:val="single" w:sz="2" w:space="0" w:color="000000"/>
              <w:left w:val="single" w:sz="12" w:space="0" w:color="000000"/>
              <w:bottom w:val="single" w:sz="2" w:space="0" w:color="000000"/>
              <w:right w:val="single" w:sz="2" w:space="0" w:color="000000"/>
            </w:tcBorders>
          </w:tcPr>
          <w:p w14:paraId="47CCB51B" w14:textId="1D2B33C9" w:rsidR="00270DA7" w:rsidRDefault="000A485D" w:rsidP="00C72688">
            <w:pPr>
              <w:spacing w:after="0" w:line="240" w:lineRule="auto"/>
              <w:ind w:left="0" w:right="0" w:firstLine="0"/>
              <w:jc w:val="center"/>
            </w:pPr>
            <w:r>
              <w:t>Haoussa</w:t>
            </w:r>
          </w:p>
        </w:tc>
        <w:tc>
          <w:tcPr>
            <w:tcW w:w="2760" w:type="dxa"/>
            <w:tcBorders>
              <w:top w:val="single" w:sz="2" w:space="0" w:color="000000"/>
              <w:left w:val="single" w:sz="2" w:space="0" w:color="000000"/>
              <w:bottom w:val="single" w:sz="2" w:space="0" w:color="000000"/>
              <w:right w:val="single" w:sz="2" w:space="0" w:color="000000"/>
            </w:tcBorders>
          </w:tcPr>
          <w:p w14:paraId="134CB8EF" w14:textId="1D6E6303" w:rsidR="00270DA7" w:rsidRDefault="000A485D" w:rsidP="00C72688">
            <w:pPr>
              <w:spacing w:after="0" w:line="240" w:lineRule="auto"/>
              <w:ind w:left="7" w:right="0" w:firstLine="0"/>
              <w:jc w:val="center"/>
            </w:pPr>
            <w:r>
              <w:t>Nigeria</w:t>
            </w:r>
          </w:p>
        </w:tc>
        <w:tc>
          <w:tcPr>
            <w:tcW w:w="3487" w:type="dxa"/>
            <w:tcBorders>
              <w:top w:val="single" w:sz="2" w:space="0" w:color="000000"/>
              <w:left w:val="single" w:sz="2" w:space="0" w:color="000000"/>
              <w:bottom w:val="single" w:sz="2" w:space="0" w:color="000000"/>
              <w:right w:val="single" w:sz="12" w:space="0" w:color="000000"/>
            </w:tcBorders>
          </w:tcPr>
          <w:p w14:paraId="015F606D" w14:textId="2ED93E63" w:rsidR="00270DA7" w:rsidRDefault="000A485D" w:rsidP="00C72688">
            <w:pPr>
              <w:spacing w:after="0" w:line="240" w:lineRule="auto"/>
              <w:ind w:left="7" w:right="0" w:firstLine="0"/>
              <w:jc w:val="center"/>
            </w:pPr>
            <w:proofErr w:type="spellStart"/>
            <w:r>
              <w:rPr>
                <w:i/>
              </w:rPr>
              <w:t>Dorawa</w:t>
            </w:r>
            <w:proofErr w:type="spellEnd"/>
          </w:p>
        </w:tc>
      </w:tr>
      <w:tr w:rsidR="00270DA7" w14:paraId="69D09D6A" w14:textId="77777777" w:rsidTr="00C72688">
        <w:trPr>
          <w:trHeight w:val="288"/>
          <w:jc w:val="center"/>
        </w:trPr>
        <w:tc>
          <w:tcPr>
            <w:tcW w:w="2449" w:type="dxa"/>
            <w:tcBorders>
              <w:top w:val="single" w:sz="2" w:space="0" w:color="000000"/>
              <w:left w:val="single" w:sz="12" w:space="0" w:color="000000"/>
              <w:bottom w:val="single" w:sz="2" w:space="0" w:color="000000"/>
              <w:right w:val="single" w:sz="2" w:space="0" w:color="000000"/>
            </w:tcBorders>
          </w:tcPr>
          <w:p w14:paraId="606C9E51" w14:textId="5F3B1CB4" w:rsidR="00270DA7" w:rsidRDefault="000A485D" w:rsidP="00C72688">
            <w:pPr>
              <w:spacing w:after="0" w:line="240" w:lineRule="auto"/>
              <w:ind w:left="0" w:right="0" w:firstLine="0"/>
              <w:jc w:val="center"/>
            </w:pPr>
            <w:r>
              <w:t>Yoruba</w:t>
            </w:r>
          </w:p>
        </w:tc>
        <w:tc>
          <w:tcPr>
            <w:tcW w:w="2760" w:type="dxa"/>
            <w:tcBorders>
              <w:top w:val="single" w:sz="2" w:space="0" w:color="000000"/>
              <w:left w:val="single" w:sz="2" w:space="0" w:color="000000"/>
              <w:bottom w:val="single" w:sz="2" w:space="0" w:color="000000"/>
              <w:right w:val="single" w:sz="2" w:space="0" w:color="000000"/>
            </w:tcBorders>
          </w:tcPr>
          <w:p w14:paraId="420277B8" w14:textId="79C8FCD4" w:rsidR="00270DA7" w:rsidRDefault="000A485D" w:rsidP="00C72688">
            <w:pPr>
              <w:spacing w:after="0" w:line="240" w:lineRule="auto"/>
              <w:ind w:left="7" w:right="0" w:firstLine="0"/>
              <w:jc w:val="center"/>
            </w:pPr>
            <w:r>
              <w:t>Nigeria</w:t>
            </w:r>
          </w:p>
        </w:tc>
        <w:tc>
          <w:tcPr>
            <w:tcW w:w="3487" w:type="dxa"/>
            <w:tcBorders>
              <w:top w:val="single" w:sz="2" w:space="0" w:color="000000"/>
              <w:left w:val="single" w:sz="2" w:space="0" w:color="000000"/>
              <w:bottom w:val="single" w:sz="2" w:space="0" w:color="000000"/>
              <w:right w:val="single" w:sz="12" w:space="0" w:color="000000"/>
            </w:tcBorders>
          </w:tcPr>
          <w:p w14:paraId="73B7B611" w14:textId="2E98503F" w:rsidR="00270DA7" w:rsidRDefault="000A485D" w:rsidP="00C72688">
            <w:pPr>
              <w:spacing w:after="0" w:line="240" w:lineRule="auto"/>
              <w:ind w:left="7" w:right="0" w:firstLine="0"/>
              <w:jc w:val="center"/>
            </w:pPr>
            <w:proofErr w:type="spellStart"/>
            <w:r>
              <w:rPr>
                <w:i/>
              </w:rPr>
              <w:t>Igba</w:t>
            </w:r>
            <w:proofErr w:type="spellEnd"/>
            <w:r>
              <w:rPr>
                <w:i/>
              </w:rPr>
              <w:t xml:space="preserve">, </w:t>
            </w:r>
            <w:proofErr w:type="spellStart"/>
            <w:r>
              <w:rPr>
                <w:i/>
              </w:rPr>
              <w:t>Irugba-abata</w:t>
            </w:r>
            <w:proofErr w:type="spellEnd"/>
            <w:r>
              <w:rPr>
                <w:i/>
              </w:rPr>
              <w:t xml:space="preserve">, </w:t>
            </w:r>
            <w:proofErr w:type="spellStart"/>
            <w:r>
              <w:rPr>
                <w:i/>
              </w:rPr>
              <w:t>aridan-abata</w:t>
            </w:r>
            <w:proofErr w:type="spellEnd"/>
          </w:p>
        </w:tc>
      </w:tr>
      <w:tr w:rsidR="00270DA7" w14:paraId="18C39B77" w14:textId="77777777" w:rsidTr="00C72688">
        <w:trPr>
          <w:trHeight w:val="288"/>
          <w:jc w:val="center"/>
        </w:trPr>
        <w:tc>
          <w:tcPr>
            <w:tcW w:w="2449" w:type="dxa"/>
            <w:tcBorders>
              <w:top w:val="single" w:sz="2" w:space="0" w:color="000000"/>
              <w:left w:val="single" w:sz="12" w:space="0" w:color="000000"/>
              <w:bottom w:val="single" w:sz="2" w:space="0" w:color="000000"/>
              <w:right w:val="single" w:sz="2" w:space="0" w:color="000000"/>
            </w:tcBorders>
          </w:tcPr>
          <w:p w14:paraId="0333D370" w14:textId="244B44D9" w:rsidR="00270DA7" w:rsidRDefault="000A485D" w:rsidP="00C72688">
            <w:pPr>
              <w:spacing w:after="0" w:line="240" w:lineRule="auto"/>
              <w:ind w:left="0" w:right="0" w:firstLine="0"/>
              <w:jc w:val="center"/>
            </w:pPr>
            <w:r>
              <w:t>Ibo</w:t>
            </w:r>
          </w:p>
        </w:tc>
        <w:tc>
          <w:tcPr>
            <w:tcW w:w="2760" w:type="dxa"/>
            <w:tcBorders>
              <w:top w:val="single" w:sz="2" w:space="0" w:color="000000"/>
              <w:left w:val="single" w:sz="2" w:space="0" w:color="000000"/>
              <w:bottom w:val="single" w:sz="2" w:space="0" w:color="000000"/>
              <w:right w:val="single" w:sz="2" w:space="0" w:color="000000"/>
            </w:tcBorders>
          </w:tcPr>
          <w:p w14:paraId="764320B0" w14:textId="769D0901" w:rsidR="00270DA7" w:rsidRDefault="000A485D" w:rsidP="00C72688">
            <w:pPr>
              <w:spacing w:after="0" w:line="240" w:lineRule="auto"/>
              <w:ind w:left="7" w:right="0" w:firstLine="0"/>
              <w:jc w:val="center"/>
            </w:pPr>
            <w:r>
              <w:t>Nigeria</w:t>
            </w:r>
          </w:p>
        </w:tc>
        <w:tc>
          <w:tcPr>
            <w:tcW w:w="3487" w:type="dxa"/>
            <w:tcBorders>
              <w:top w:val="single" w:sz="2" w:space="0" w:color="000000"/>
              <w:left w:val="single" w:sz="2" w:space="0" w:color="000000"/>
              <w:bottom w:val="single" w:sz="2" w:space="0" w:color="000000"/>
              <w:right w:val="single" w:sz="12" w:space="0" w:color="000000"/>
            </w:tcBorders>
          </w:tcPr>
          <w:p w14:paraId="0849F834" w14:textId="26C9D61A" w:rsidR="00270DA7" w:rsidRDefault="000A485D" w:rsidP="00C72688">
            <w:pPr>
              <w:spacing w:after="0" w:line="240" w:lineRule="auto"/>
              <w:ind w:left="7" w:right="0" w:firstLine="0"/>
              <w:jc w:val="center"/>
            </w:pPr>
            <w:proofErr w:type="spellStart"/>
            <w:r>
              <w:rPr>
                <w:i/>
              </w:rPr>
              <w:t>Dawadawa</w:t>
            </w:r>
            <w:proofErr w:type="spellEnd"/>
            <w:r>
              <w:rPr>
                <w:i/>
              </w:rPr>
              <w:t xml:space="preserve">, </w:t>
            </w:r>
            <w:proofErr w:type="spellStart"/>
            <w:r>
              <w:rPr>
                <w:i/>
              </w:rPr>
              <w:t>nitta</w:t>
            </w:r>
            <w:proofErr w:type="spellEnd"/>
            <w:r>
              <w:rPr>
                <w:i/>
              </w:rPr>
              <w:t xml:space="preserve">, </w:t>
            </w:r>
            <w:proofErr w:type="spellStart"/>
            <w:r>
              <w:rPr>
                <w:i/>
              </w:rPr>
              <w:t>nete</w:t>
            </w:r>
            <w:proofErr w:type="spellEnd"/>
          </w:p>
        </w:tc>
      </w:tr>
      <w:tr w:rsidR="00270DA7" w14:paraId="16FB1889" w14:textId="77777777" w:rsidTr="00C72688">
        <w:trPr>
          <w:trHeight w:val="281"/>
          <w:jc w:val="center"/>
        </w:trPr>
        <w:tc>
          <w:tcPr>
            <w:tcW w:w="2449" w:type="dxa"/>
            <w:tcBorders>
              <w:top w:val="single" w:sz="2" w:space="0" w:color="000000"/>
              <w:left w:val="single" w:sz="12" w:space="0" w:color="000000"/>
              <w:bottom w:val="single" w:sz="2" w:space="0" w:color="000000"/>
              <w:right w:val="single" w:sz="2" w:space="0" w:color="000000"/>
            </w:tcBorders>
          </w:tcPr>
          <w:p w14:paraId="232FDD07" w14:textId="28276EAD" w:rsidR="00270DA7" w:rsidRDefault="000A485D" w:rsidP="00C72688">
            <w:pPr>
              <w:spacing w:after="0" w:line="240" w:lineRule="auto"/>
              <w:ind w:left="0" w:right="0" w:firstLine="0"/>
              <w:jc w:val="center"/>
            </w:pPr>
            <w:r>
              <w:t>Sonrhaï</w:t>
            </w:r>
          </w:p>
        </w:tc>
        <w:tc>
          <w:tcPr>
            <w:tcW w:w="2760" w:type="dxa"/>
            <w:tcBorders>
              <w:top w:val="single" w:sz="2" w:space="0" w:color="000000"/>
              <w:left w:val="single" w:sz="2" w:space="0" w:color="000000"/>
              <w:bottom w:val="single" w:sz="2" w:space="0" w:color="000000"/>
              <w:right w:val="single" w:sz="2" w:space="0" w:color="000000"/>
            </w:tcBorders>
          </w:tcPr>
          <w:p w14:paraId="7E3F233D" w14:textId="0BCDAFEA" w:rsidR="00270DA7" w:rsidRDefault="000A485D" w:rsidP="00C72688">
            <w:pPr>
              <w:spacing w:after="0" w:line="240" w:lineRule="auto"/>
              <w:ind w:left="7" w:right="0" w:firstLine="0"/>
              <w:jc w:val="center"/>
            </w:pPr>
            <w:r>
              <w:t>Burkina Faso, Mali, Niger</w:t>
            </w:r>
          </w:p>
        </w:tc>
        <w:tc>
          <w:tcPr>
            <w:tcW w:w="3487" w:type="dxa"/>
            <w:tcBorders>
              <w:top w:val="single" w:sz="2" w:space="0" w:color="000000"/>
              <w:left w:val="single" w:sz="2" w:space="0" w:color="000000"/>
              <w:bottom w:val="single" w:sz="2" w:space="0" w:color="000000"/>
              <w:right w:val="single" w:sz="12" w:space="0" w:color="000000"/>
            </w:tcBorders>
          </w:tcPr>
          <w:p w14:paraId="5737E939" w14:textId="6CE263A8" w:rsidR="00270DA7" w:rsidRDefault="000A485D" w:rsidP="00C72688">
            <w:pPr>
              <w:spacing w:after="0" w:line="240" w:lineRule="auto"/>
              <w:ind w:left="7" w:right="0" w:firstLine="0"/>
              <w:jc w:val="center"/>
            </w:pPr>
            <w:r>
              <w:rPr>
                <w:i/>
              </w:rPr>
              <w:t>Dossa</w:t>
            </w:r>
          </w:p>
        </w:tc>
      </w:tr>
      <w:tr w:rsidR="00270DA7" w14:paraId="2946AFCC" w14:textId="77777777" w:rsidTr="00C72688">
        <w:trPr>
          <w:trHeight w:val="288"/>
          <w:jc w:val="center"/>
        </w:trPr>
        <w:tc>
          <w:tcPr>
            <w:tcW w:w="2449" w:type="dxa"/>
            <w:tcBorders>
              <w:top w:val="single" w:sz="2" w:space="0" w:color="000000"/>
              <w:left w:val="single" w:sz="12" w:space="0" w:color="000000"/>
              <w:bottom w:val="single" w:sz="2" w:space="0" w:color="000000"/>
              <w:right w:val="single" w:sz="2" w:space="0" w:color="000000"/>
            </w:tcBorders>
          </w:tcPr>
          <w:p w14:paraId="39E8F7AB" w14:textId="44161CB4" w:rsidR="00270DA7" w:rsidRDefault="000A485D" w:rsidP="00C72688">
            <w:pPr>
              <w:spacing w:after="0" w:line="240" w:lineRule="auto"/>
              <w:ind w:left="0" w:right="0" w:firstLine="0"/>
              <w:jc w:val="center"/>
            </w:pPr>
            <w:proofErr w:type="spellStart"/>
            <w:r>
              <w:t>Djerma</w:t>
            </w:r>
            <w:proofErr w:type="spellEnd"/>
          </w:p>
        </w:tc>
        <w:tc>
          <w:tcPr>
            <w:tcW w:w="2760" w:type="dxa"/>
            <w:tcBorders>
              <w:top w:val="single" w:sz="2" w:space="0" w:color="000000"/>
              <w:left w:val="single" w:sz="2" w:space="0" w:color="000000"/>
              <w:bottom w:val="single" w:sz="2" w:space="0" w:color="000000"/>
              <w:right w:val="single" w:sz="2" w:space="0" w:color="000000"/>
            </w:tcBorders>
          </w:tcPr>
          <w:p w14:paraId="397221EE" w14:textId="1F580095" w:rsidR="00270DA7" w:rsidRDefault="000A485D" w:rsidP="00C72688">
            <w:pPr>
              <w:spacing w:after="0" w:line="240" w:lineRule="auto"/>
              <w:ind w:left="7" w:right="0" w:firstLine="0"/>
              <w:jc w:val="center"/>
            </w:pPr>
            <w:r>
              <w:t>Niger</w:t>
            </w:r>
          </w:p>
        </w:tc>
        <w:tc>
          <w:tcPr>
            <w:tcW w:w="3487" w:type="dxa"/>
            <w:tcBorders>
              <w:top w:val="single" w:sz="2" w:space="0" w:color="000000"/>
              <w:left w:val="single" w:sz="2" w:space="0" w:color="000000"/>
              <w:bottom w:val="single" w:sz="2" w:space="0" w:color="000000"/>
              <w:right w:val="single" w:sz="12" w:space="0" w:color="000000"/>
            </w:tcBorders>
          </w:tcPr>
          <w:p w14:paraId="6A8C73E3" w14:textId="0E1B09C8" w:rsidR="00270DA7" w:rsidRDefault="000A485D" w:rsidP="00C72688">
            <w:pPr>
              <w:spacing w:after="0" w:line="240" w:lineRule="auto"/>
              <w:ind w:left="7" w:right="0" w:firstLine="0"/>
              <w:jc w:val="center"/>
            </w:pPr>
            <w:r>
              <w:rPr>
                <w:i/>
              </w:rPr>
              <w:t>Dosso</w:t>
            </w:r>
          </w:p>
        </w:tc>
      </w:tr>
      <w:tr w:rsidR="00270DA7" w14:paraId="00396D0B" w14:textId="77777777" w:rsidTr="00C72688">
        <w:trPr>
          <w:trHeight w:val="288"/>
          <w:jc w:val="center"/>
        </w:trPr>
        <w:tc>
          <w:tcPr>
            <w:tcW w:w="2449" w:type="dxa"/>
            <w:tcBorders>
              <w:top w:val="single" w:sz="2" w:space="0" w:color="000000"/>
              <w:left w:val="single" w:sz="12" w:space="0" w:color="000000"/>
              <w:bottom w:val="single" w:sz="2" w:space="0" w:color="000000"/>
              <w:right w:val="single" w:sz="2" w:space="0" w:color="000000"/>
            </w:tcBorders>
          </w:tcPr>
          <w:p w14:paraId="17D2E0E8" w14:textId="3E52F33B" w:rsidR="00270DA7" w:rsidRDefault="000A485D" w:rsidP="00C72688">
            <w:pPr>
              <w:spacing w:after="0" w:line="240" w:lineRule="auto"/>
              <w:ind w:left="0" w:right="0" w:firstLine="0"/>
              <w:jc w:val="center"/>
            </w:pPr>
            <w:r>
              <w:t>Kanouri</w:t>
            </w:r>
          </w:p>
        </w:tc>
        <w:tc>
          <w:tcPr>
            <w:tcW w:w="2760" w:type="dxa"/>
            <w:tcBorders>
              <w:top w:val="single" w:sz="2" w:space="0" w:color="000000"/>
              <w:left w:val="single" w:sz="2" w:space="0" w:color="000000"/>
              <w:bottom w:val="single" w:sz="2" w:space="0" w:color="000000"/>
              <w:right w:val="single" w:sz="2" w:space="0" w:color="000000"/>
            </w:tcBorders>
          </w:tcPr>
          <w:p w14:paraId="100AD5D0" w14:textId="0F49F368" w:rsidR="00270DA7" w:rsidRDefault="000A485D" w:rsidP="00C72688">
            <w:pPr>
              <w:spacing w:after="0" w:line="240" w:lineRule="auto"/>
              <w:ind w:left="7" w:right="0" w:firstLine="0"/>
              <w:jc w:val="center"/>
            </w:pPr>
            <w:r>
              <w:t>Niger, Nigeria and Chad</w:t>
            </w:r>
          </w:p>
        </w:tc>
        <w:tc>
          <w:tcPr>
            <w:tcW w:w="3487" w:type="dxa"/>
            <w:tcBorders>
              <w:top w:val="single" w:sz="2" w:space="0" w:color="000000"/>
              <w:left w:val="single" w:sz="2" w:space="0" w:color="000000"/>
              <w:bottom w:val="single" w:sz="2" w:space="0" w:color="000000"/>
              <w:right w:val="single" w:sz="12" w:space="0" w:color="000000"/>
            </w:tcBorders>
          </w:tcPr>
          <w:p w14:paraId="0AB94284" w14:textId="230B8F83" w:rsidR="00270DA7" w:rsidRDefault="000A485D" w:rsidP="00C72688">
            <w:pPr>
              <w:spacing w:after="0" w:line="240" w:lineRule="auto"/>
              <w:ind w:left="7" w:right="0" w:firstLine="0"/>
              <w:jc w:val="center"/>
            </w:pPr>
            <w:r>
              <w:rPr>
                <w:i/>
              </w:rPr>
              <w:t>Runo</w:t>
            </w:r>
          </w:p>
        </w:tc>
      </w:tr>
      <w:tr w:rsidR="00270DA7" w14:paraId="3E061D58" w14:textId="77777777" w:rsidTr="00C72688">
        <w:trPr>
          <w:trHeight w:val="288"/>
          <w:jc w:val="center"/>
        </w:trPr>
        <w:tc>
          <w:tcPr>
            <w:tcW w:w="2449" w:type="dxa"/>
            <w:tcBorders>
              <w:top w:val="single" w:sz="2" w:space="0" w:color="000000"/>
              <w:left w:val="single" w:sz="12" w:space="0" w:color="000000"/>
              <w:bottom w:val="single" w:sz="2" w:space="0" w:color="000000"/>
              <w:right w:val="single" w:sz="2" w:space="0" w:color="000000"/>
            </w:tcBorders>
          </w:tcPr>
          <w:p w14:paraId="3618DD1E" w14:textId="0D8D46F2" w:rsidR="00270DA7" w:rsidRDefault="000A485D" w:rsidP="00C72688">
            <w:pPr>
              <w:spacing w:after="0" w:line="240" w:lineRule="auto"/>
              <w:ind w:left="0" w:right="0" w:firstLine="0"/>
              <w:jc w:val="center"/>
            </w:pPr>
            <w:r>
              <w:t>Mina</w:t>
            </w:r>
          </w:p>
        </w:tc>
        <w:tc>
          <w:tcPr>
            <w:tcW w:w="2760" w:type="dxa"/>
            <w:tcBorders>
              <w:top w:val="single" w:sz="2" w:space="0" w:color="000000"/>
              <w:left w:val="single" w:sz="2" w:space="0" w:color="000000"/>
              <w:bottom w:val="single" w:sz="2" w:space="0" w:color="000000"/>
              <w:right w:val="single" w:sz="2" w:space="0" w:color="000000"/>
            </w:tcBorders>
          </w:tcPr>
          <w:p w14:paraId="72E7A27C" w14:textId="7FE767C9" w:rsidR="00270DA7" w:rsidRDefault="000A485D" w:rsidP="00C72688">
            <w:pPr>
              <w:spacing w:after="0" w:line="240" w:lineRule="auto"/>
              <w:ind w:left="7" w:right="0" w:firstLine="0"/>
              <w:jc w:val="center"/>
            </w:pPr>
            <w:r>
              <w:t>Togo</w:t>
            </w:r>
          </w:p>
        </w:tc>
        <w:tc>
          <w:tcPr>
            <w:tcW w:w="3487" w:type="dxa"/>
            <w:tcBorders>
              <w:top w:val="single" w:sz="2" w:space="0" w:color="000000"/>
              <w:left w:val="single" w:sz="2" w:space="0" w:color="000000"/>
              <w:bottom w:val="single" w:sz="2" w:space="0" w:color="000000"/>
              <w:right w:val="single" w:sz="12" w:space="0" w:color="000000"/>
            </w:tcBorders>
          </w:tcPr>
          <w:p w14:paraId="3B516E6D" w14:textId="6B857ADC" w:rsidR="00270DA7" w:rsidRDefault="000A485D" w:rsidP="00C72688">
            <w:pPr>
              <w:spacing w:after="0" w:line="240" w:lineRule="auto"/>
              <w:ind w:left="7" w:right="0" w:firstLine="0"/>
              <w:jc w:val="center"/>
            </w:pPr>
            <w:proofErr w:type="spellStart"/>
            <w:r>
              <w:rPr>
                <w:i/>
              </w:rPr>
              <w:t>Woti</w:t>
            </w:r>
            <w:proofErr w:type="spellEnd"/>
          </w:p>
        </w:tc>
      </w:tr>
      <w:tr w:rsidR="00270DA7" w14:paraId="568E1348" w14:textId="77777777" w:rsidTr="00C72688">
        <w:trPr>
          <w:trHeight w:val="292"/>
          <w:jc w:val="center"/>
        </w:trPr>
        <w:tc>
          <w:tcPr>
            <w:tcW w:w="2449" w:type="dxa"/>
            <w:tcBorders>
              <w:top w:val="single" w:sz="2" w:space="0" w:color="000000"/>
              <w:left w:val="single" w:sz="12" w:space="0" w:color="000000"/>
              <w:bottom w:val="single" w:sz="12" w:space="0" w:color="000000"/>
              <w:right w:val="single" w:sz="2" w:space="0" w:color="000000"/>
            </w:tcBorders>
          </w:tcPr>
          <w:p w14:paraId="0BA09954" w14:textId="7AC7390A" w:rsidR="00270DA7" w:rsidRDefault="000A485D" w:rsidP="00C72688">
            <w:pPr>
              <w:spacing w:after="0" w:line="240" w:lineRule="auto"/>
              <w:ind w:left="0" w:right="0" w:firstLine="0"/>
              <w:jc w:val="center"/>
            </w:pPr>
            <w:r>
              <w:t>Peul</w:t>
            </w:r>
          </w:p>
        </w:tc>
        <w:tc>
          <w:tcPr>
            <w:tcW w:w="2760" w:type="dxa"/>
            <w:tcBorders>
              <w:top w:val="single" w:sz="2" w:space="0" w:color="000000"/>
              <w:left w:val="single" w:sz="2" w:space="0" w:color="000000"/>
              <w:bottom w:val="single" w:sz="12" w:space="0" w:color="000000"/>
              <w:right w:val="single" w:sz="2" w:space="0" w:color="000000"/>
            </w:tcBorders>
          </w:tcPr>
          <w:p w14:paraId="2B26F59F" w14:textId="47E41CDC" w:rsidR="00270DA7" w:rsidRDefault="000A485D" w:rsidP="00C72688">
            <w:pPr>
              <w:spacing w:after="0" w:line="240" w:lineRule="auto"/>
              <w:ind w:left="7" w:right="0" w:firstLine="0"/>
              <w:jc w:val="center"/>
            </w:pPr>
            <w:r>
              <w:t>West Africa</w:t>
            </w:r>
          </w:p>
        </w:tc>
        <w:tc>
          <w:tcPr>
            <w:tcW w:w="3487" w:type="dxa"/>
            <w:tcBorders>
              <w:top w:val="single" w:sz="2" w:space="0" w:color="000000"/>
              <w:left w:val="single" w:sz="2" w:space="0" w:color="000000"/>
              <w:bottom w:val="single" w:sz="12" w:space="0" w:color="000000"/>
              <w:right w:val="single" w:sz="12" w:space="0" w:color="000000"/>
            </w:tcBorders>
          </w:tcPr>
          <w:p w14:paraId="10A9A0E4" w14:textId="1533F0E0" w:rsidR="00270DA7" w:rsidRDefault="000A485D" w:rsidP="00C72688">
            <w:pPr>
              <w:spacing w:after="0" w:line="240" w:lineRule="auto"/>
              <w:ind w:left="7" w:right="0" w:firstLine="0"/>
              <w:jc w:val="center"/>
            </w:pPr>
            <w:r>
              <w:rPr>
                <w:i/>
              </w:rPr>
              <w:t>Narghi</w:t>
            </w:r>
          </w:p>
        </w:tc>
      </w:tr>
    </w:tbl>
    <w:p w14:paraId="15046E0A" w14:textId="77777777" w:rsidR="008D0B69" w:rsidRDefault="008D0B69">
      <w:pPr>
        <w:spacing w:before="120" w:after="120" w:line="360" w:lineRule="auto"/>
        <w:ind w:left="0" w:right="0" w:firstLine="0"/>
        <w:jc w:val="left"/>
        <w:rPr>
          <w:b/>
          <w:bCs/>
        </w:rPr>
      </w:pPr>
    </w:p>
    <w:p w14:paraId="2386A3CC" w14:textId="7A010AB3" w:rsidR="00270DA7" w:rsidRDefault="000A485D">
      <w:pPr>
        <w:spacing w:before="120" w:after="120" w:line="360" w:lineRule="auto"/>
        <w:ind w:left="0" w:right="0" w:firstLine="0"/>
        <w:jc w:val="left"/>
        <w:rPr>
          <w:b/>
          <w:bCs/>
        </w:rPr>
      </w:pPr>
      <w:r>
        <w:rPr>
          <w:b/>
          <w:bCs/>
        </w:rPr>
        <w:t xml:space="preserve">Origin </w:t>
      </w:r>
    </w:p>
    <w:p w14:paraId="7F469F80" w14:textId="64C1168F" w:rsidR="00270DA7" w:rsidRPr="001C7FB5" w:rsidRDefault="000A485D" w:rsidP="001C7FB5">
      <w:pPr>
        <w:rPr>
          <w:b/>
          <w:lang w:val="en-US"/>
        </w:rPr>
      </w:pPr>
      <w:proofErr w:type="spellStart"/>
      <w:r>
        <w:rPr>
          <w:i/>
          <w:lang w:val="en-US"/>
        </w:rPr>
        <w:lastRenderedPageBreak/>
        <w:t>Parkia</w:t>
      </w:r>
      <w:proofErr w:type="spellEnd"/>
      <w:r>
        <w:rPr>
          <w:i/>
          <w:lang w:val="en-US"/>
        </w:rPr>
        <w:t xml:space="preserve"> </w:t>
      </w:r>
      <w:proofErr w:type="spellStart"/>
      <w:r>
        <w:rPr>
          <w:i/>
          <w:lang w:val="en-US"/>
        </w:rPr>
        <w:t>biglobosa</w:t>
      </w:r>
      <w:proofErr w:type="spellEnd"/>
      <w:r>
        <w:rPr>
          <w:lang w:val="en-US"/>
        </w:rPr>
        <w:t xml:space="preserve"> is natural range covers a vast area stretching from Senegal in the west to Uganda in the east, and includes the Sudanese and Guinean-Congolese zones.</w:t>
      </w:r>
      <w:r w:rsidR="001C7FB5">
        <w:rPr>
          <w:b/>
        </w:rPr>
        <w:fldChar w:fldCharType="begin"/>
      </w:r>
      <w:r w:rsidR="000010B7">
        <w:rPr>
          <w:b/>
          <w:lang w:val="en-US"/>
        </w:rPr>
        <w:instrText xml:space="preserve"> ADDIN ZOTERO_ITEM CSL_CITATION {"citationID":"DIWnlU1b","properties":{"formattedCitation":"(LAMIEN et al., 2011)","plainCitation":"(LAMIEN et al., 2011)","noteIndex":0},"citationItems":[{"id":355,"uris":["http://zotero.org/users/local/eBDHpon9/items/WSJEDYCM"],"itemData":{"id":355,"type":"document","publisher":"Bioversity International","title":"Conservation et utilisation durable des ressources génétiques des espèces ligneuses alimentaires prioritaires de l’Afrique subsaharienne, Parkia biglobosa","author":[{"family":"LAMIEN","given":"Niéyidouba"},{"family":"EKUÉ","given":"Marius RM"},{"family":"OUEDRAOGO","given":"Moussa"},{"family":"LOO","given":"Judy"}],"issued":{"date-parts":[["2011"]]}}}],"schema":"https://github.com/citation-style-language/schema/raw/master/csl-citation.json"} </w:instrText>
      </w:r>
      <w:r w:rsidR="001C7FB5">
        <w:rPr>
          <w:b/>
        </w:rPr>
        <w:fldChar w:fldCharType="separate"/>
      </w:r>
      <w:r w:rsidR="000010B7" w:rsidRPr="000010B7">
        <w:rPr>
          <w:lang w:val="en-US"/>
        </w:rPr>
        <w:t xml:space="preserve">(LAMIEN et </w:t>
      </w:r>
      <w:r w:rsidR="000010B7" w:rsidRPr="00C0204A">
        <w:rPr>
          <w:i/>
          <w:iCs/>
          <w:lang w:val="en-US"/>
        </w:rPr>
        <w:t>al</w:t>
      </w:r>
      <w:r w:rsidR="000010B7" w:rsidRPr="000010B7">
        <w:rPr>
          <w:lang w:val="en-US"/>
        </w:rPr>
        <w:t>., 2011)</w:t>
      </w:r>
      <w:r w:rsidR="001C7FB5">
        <w:rPr>
          <w:b/>
        </w:rPr>
        <w:fldChar w:fldCharType="end"/>
      </w:r>
      <w:r w:rsidR="001C7FB5" w:rsidRPr="001C7FB5">
        <w:rPr>
          <w:b/>
          <w:lang w:val="en-US"/>
        </w:rPr>
        <w:t xml:space="preserve"> </w:t>
      </w:r>
      <w:r>
        <w:rPr>
          <w:lang w:val="en-US"/>
        </w:rPr>
        <w:t xml:space="preserve">The plant is native to countries such as Benin, Burkina Faso, Cameroon, Central African Republic, Chad, Côte d'Ivoire, Democratic Republic of Congo, Gambia, Ghana, Guinea, Guinea-Bissau, Mali, Niger, Nigeria, Sao Tome and Principe, Senegal, Sierra Leone, Sudan, Togo and Uganda. </w:t>
      </w:r>
    </w:p>
    <w:p w14:paraId="5361DBE6" w14:textId="6836CE77" w:rsidR="00270DA7" w:rsidRDefault="000A485D">
      <w:pPr>
        <w:spacing w:after="120" w:line="360" w:lineRule="auto"/>
        <w:ind w:left="-5" w:right="15"/>
        <w:rPr>
          <w:lang w:val="en-US"/>
        </w:rPr>
      </w:pPr>
      <w:r>
        <w:rPr>
          <w:lang w:val="en-US"/>
        </w:rPr>
        <w:t>However, it is also present in places such as Antigua and Barbuda, Barbados, Cuba, Dominica, Dominican Republic, Grenada, Haiti, Jamaica, Puerto Rico, Saint Lucia, Saint Vincent and the Grenadines, Trinidad and Tobago, Virgin Islands (US) where it is considered exotic.</w:t>
      </w:r>
      <w:r w:rsidR="001C7FB5" w:rsidRPr="001C7FB5">
        <w:rPr>
          <w:lang w:val="en-US"/>
        </w:rPr>
        <w:t xml:space="preserve"> </w:t>
      </w:r>
      <w:r w:rsidR="001C7FB5">
        <w:fldChar w:fldCharType="begin"/>
      </w:r>
      <w:r w:rsidR="000010B7">
        <w:rPr>
          <w:lang w:val="en-US"/>
        </w:rPr>
        <w:instrText xml:space="preserve"> ADDIN ZOTERO_ITEM CSL_CITATION {"citationID":"lLIM6xSE","properties":{"formattedCitation":"(Lisan, 1830)","plainCitation":"(Lisan, 1830)","noteIndex":0},"citationItems":[{"id":367,"uris":["http://zotero.org/users/local/eBDHpon9/items/LSWGW3DJ"],"itemData":{"id":367,"type":"document","title":"Fiche présentation arbre : Parkia biglobosa","author":[{"family":"Lisan","given":"Benjamin"}],"issued":{"date-parts":[["1830"]]}}}],"schema":"https://github.com/citation-style-language/schema/raw/master/csl-citation.json"} </w:instrText>
      </w:r>
      <w:r w:rsidR="001C7FB5">
        <w:fldChar w:fldCharType="separate"/>
      </w:r>
      <w:r w:rsidR="000010B7" w:rsidRPr="000010B7">
        <w:t>(Lisan, 1830)</w:t>
      </w:r>
      <w:r w:rsidR="001C7FB5">
        <w:fldChar w:fldCharType="end"/>
      </w:r>
      <w:r>
        <w:rPr>
          <w:lang w:val="en-US"/>
        </w:rPr>
        <w:t xml:space="preserve"> </w:t>
      </w:r>
    </w:p>
    <w:p w14:paraId="6C3DDDB2" w14:textId="77777777" w:rsidR="00270DA7" w:rsidRDefault="000A485D">
      <w:pPr>
        <w:spacing w:after="0" w:line="360" w:lineRule="auto"/>
        <w:ind w:left="0" w:right="0" w:firstLine="0"/>
        <w:jc w:val="left"/>
        <w:rPr>
          <w:lang w:val="en-US"/>
        </w:rPr>
      </w:pPr>
      <w:r>
        <w:rPr>
          <w:lang w:val="en-US"/>
        </w:rPr>
        <w:t xml:space="preserve"> </w:t>
      </w:r>
    </w:p>
    <w:p w14:paraId="1C6ED906" w14:textId="77777777" w:rsidR="00270DA7" w:rsidRDefault="000A485D">
      <w:pPr>
        <w:spacing w:after="0" w:line="360" w:lineRule="auto"/>
        <w:ind w:left="2376" w:right="0" w:firstLine="0"/>
        <w:jc w:val="left"/>
      </w:pPr>
      <w:r>
        <w:rPr>
          <w:noProof/>
        </w:rPr>
        <w:drawing>
          <wp:inline distT="0" distB="0" distL="0" distR="0" wp14:anchorId="56DAA588" wp14:editId="1D0D44AD">
            <wp:extent cx="2287905" cy="1990725"/>
            <wp:effectExtent l="0" t="0" r="0" b="0"/>
            <wp:docPr id="606" name="Picture 606"/>
            <wp:cNvGraphicFramePr/>
            <a:graphic xmlns:a="http://schemas.openxmlformats.org/drawingml/2006/main">
              <a:graphicData uri="http://schemas.openxmlformats.org/drawingml/2006/picture">
                <pic:pic xmlns:pic="http://schemas.openxmlformats.org/drawingml/2006/picture">
                  <pic:nvPicPr>
                    <pic:cNvPr id="606" name="Picture 606"/>
                    <pic:cNvPicPr/>
                  </pic:nvPicPr>
                  <pic:blipFill>
                    <a:blip r:embed="rId9"/>
                    <a:stretch>
                      <a:fillRect/>
                    </a:stretch>
                  </pic:blipFill>
                  <pic:spPr>
                    <a:xfrm>
                      <a:off x="0" y="0"/>
                      <a:ext cx="2287905" cy="1990725"/>
                    </a:xfrm>
                    <a:prstGeom prst="rect">
                      <a:avLst/>
                    </a:prstGeom>
                  </pic:spPr>
                </pic:pic>
              </a:graphicData>
            </a:graphic>
          </wp:inline>
        </w:drawing>
      </w:r>
    </w:p>
    <w:p w14:paraId="63886942" w14:textId="77777777" w:rsidR="00270DA7" w:rsidRDefault="000A485D">
      <w:pPr>
        <w:spacing w:after="273" w:line="360" w:lineRule="auto"/>
        <w:ind w:left="0" w:right="3108" w:firstLine="0"/>
        <w:jc w:val="left"/>
        <w:rPr>
          <w:lang w:val="en-US"/>
        </w:rPr>
      </w:pPr>
      <w:r>
        <w:rPr>
          <w:b/>
          <w:lang w:val="en-US"/>
        </w:rPr>
        <w:t xml:space="preserve">  </w:t>
      </w:r>
    </w:p>
    <w:p w14:paraId="033AFE05" w14:textId="438E0D37" w:rsidR="00270DA7" w:rsidRDefault="000A485D">
      <w:pPr>
        <w:spacing w:after="248" w:line="360" w:lineRule="auto"/>
        <w:ind w:left="-5" w:right="15"/>
        <w:rPr>
          <w:lang w:val="en-US"/>
        </w:rPr>
      </w:pPr>
      <w:r>
        <w:rPr>
          <w:b/>
          <w:lang w:val="en-US"/>
        </w:rPr>
        <w:t>Figure 1</w:t>
      </w:r>
      <w:r>
        <w:rPr>
          <w:lang w:val="en-US"/>
        </w:rPr>
        <w:t xml:space="preserve">: Geographical distribution of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in Africa (wild and planted), (Source: Prota database</w:t>
      </w:r>
      <w:r w:rsidR="00FF6263">
        <w:rPr>
          <w:lang w:val="en-US"/>
        </w:rPr>
        <w:t xml:space="preserve"> </w:t>
      </w:r>
      <w:hyperlink r:id="rId10" w:history="1">
        <w:r w:rsidR="00FF6263" w:rsidRPr="008214D4">
          <w:rPr>
            <w:rStyle w:val="Hyperlink"/>
            <w:lang w:val="en-US"/>
          </w:rPr>
          <w:t>https://www.google.com/url?sa=i&amp;url=https%3A%2F%2Fwww.doc-developpement-durable.org%2Ffiches-arbres%2FFiche-presentation-Parkia-biglobosa.pdf&amp;psig=AOvVaw2_DGCCtekvpwzc8dTMdlJa&amp;ust=1761386935058000&amp;source=images&amp;cd=vfe&amp;opi=89978449&amp;ved=0CBEQjRxqFwoTCKjl34jMvJADFQAAAAAdAAAAABAE</w:t>
        </w:r>
      </w:hyperlink>
      <w:r w:rsidR="00FF6263">
        <w:rPr>
          <w:lang w:val="en-US"/>
        </w:rPr>
        <w:t xml:space="preserve"> </w:t>
      </w:r>
      <w:r w:rsidR="0061048E">
        <w:rPr>
          <w:lang w:val="en-US"/>
        </w:rPr>
        <w:t>)</w:t>
      </w:r>
    </w:p>
    <w:p w14:paraId="092FAEA8" w14:textId="77777777" w:rsidR="00270DA7" w:rsidRDefault="000A485D">
      <w:pPr>
        <w:spacing w:before="120" w:after="120" w:line="360" w:lineRule="auto"/>
        <w:ind w:left="-6" w:right="17" w:hanging="11"/>
        <w:rPr>
          <w:b/>
          <w:bCs/>
          <w:lang w:val="en-US"/>
        </w:rPr>
      </w:pPr>
      <w:r>
        <w:rPr>
          <w:b/>
          <w:bCs/>
          <w:lang w:val="en-US"/>
        </w:rPr>
        <w:t xml:space="preserve">Botany </w:t>
      </w:r>
    </w:p>
    <w:p w14:paraId="054C164A" w14:textId="797D6014" w:rsidR="00270DA7" w:rsidRDefault="000A485D">
      <w:pPr>
        <w:spacing w:line="360" w:lineRule="auto"/>
        <w:ind w:left="-5" w:right="15"/>
        <w:rPr>
          <w:lang w:val="en-US"/>
        </w:rPr>
      </w:pP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is a species of the Leguminosae family, subfamily Mimosoideae and tribe Mimosaceae. It belongs to the </w:t>
      </w:r>
      <w:r>
        <w:rPr>
          <w:i/>
          <w:lang w:val="en-US"/>
        </w:rPr>
        <w:t xml:space="preserve">Parkia </w:t>
      </w:r>
      <w:r>
        <w:rPr>
          <w:lang w:val="en-US"/>
        </w:rPr>
        <w:t>genus</w:t>
      </w:r>
      <w:r>
        <w:rPr>
          <w:i/>
          <w:lang w:val="en-US"/>
        </w:rPr>
        <w:t xml:space="preserve">. </w:t>
      </w:r>
      <w:r>
        <w:rPr>
          <w:lang w:val="en-US"/>
        </w:rPr>
        <w:t>There are around 30 species in three distinct centers of diversity in South America, Africa and Asia.</w:t>
      </w:r>
      <w:r w:rsidR="001C7FB5">
        <w:fldChar w:fldCharType="begin"/>
      </w:r>
      <w:r w:rsidR="000010B7">
        <w:rPr>
          <w:lang w:val="en-US"/>
        </w:rPr>
        <w:instrText xml:space="preserve"> ADDIN ZOTERO_ITEM CSL_CITATION {"citationID":"PSNbZj12","properties":{"formattedCitation":"(SINA, 2006)","plainCitation":"(SINA, 2006)","noteIndex":0},"citationItems":[{"id":375,"uris":["http://zotero.org/users/local/eBDHpon9/items/PD2BNBAA"],"itemData":{"id":375,"type":"book","event-place":"Wageningen, Pays Bas","ISBN":"90-8504-361-1","language":"Français","publisher-place":"Wageningen, Pays Bas","title":"Reproduction et Diversité Génétique chez Parkia biglobosa (Jacq.) G.Don","author":[{"family":"SINA","given":"Sibidou"}],"issued":{"date-parts":[["2006"]]}}}],"schema":"https://github.com/citation-style-language/schema/raw/master/csl-citation.json"} </w:instrText>
      </w:r>
      <w:r w:rsidR="001C7FB5">
        <w:fldChar w:fldCharType="separate"/>
      </w:r>
      <w:r w:rsidR="000010B7" w:rsidRPr="000010B7">
        <w:rPr>
          <w:lang w:val="en-US"/>
        </w:rPr>
        <w:t>(SINA, 2006)</w:t>
      </w:r>
      <w:r w:rsidR="001C7FB5">
        <w:fldChar w:fldCharType="end"/>
      </w:r>
      <w:r>
        <w:rPr>
          <w:lang w:val="en-US"/>
        </w:rPr>
        <w:t xml:space="preserve"> In Africa, the available documentation does not yet allow us to settle the question of the number of species, but five of </w:t>
      </w:r>
      <w:r>
        <w:rPr>
          <w:lang w:val="en-US"/>
        </w:rPr>
        <w:lastRenderedPageBreak/>
        <w:t xml:space="preserve">them are well recognized, in addition to the African locust bean: </w:t>
      </w:r>
      <w:r>
        <w:rPr>
          <w:i/>
          <w:lang w:val="en-US"/>
        </w:rPr>
        <w:t xml:space="preserve">P. </w:t>
      </w:r>
      <w:proofErr w:type="spellStart"/>
      <w:r>
        <w:rPr>
          <w:i/>
          <w:lang w:val="en-US"/>
        </w:rPr>
        <w:t>filicoidea</w:t>
      </w:r>
      <w:proofErr w:type="spellEnd"/>
      <w:r>
        <w:rPr>
          <w:i/>
          <w:lang w:val="en-US"/>
        </w:rPr>
        <w:t xml:space="preserve">, P. bicolor, P. </w:t>
      </w:r>
      <w:proofErr w:type="spellStart"/>
      <w:r>
        <w:rPr>
          <w:i/>
          <w:lang w:val="en-US"/>
        </w:rPr>
        <w:t>roxburghii</w:t>
      </w:r>
      <w:proofErr w:type="spellEnd"/>
      <w:r>
        <w:rPr>
          <w:i/>
          <w:lang w:val="en-US"/>
        </w:rPr>
        <w:t xml:space="preserve">, P. </w:t>
      </w:r>
      <w:proofErr w:type="spellStart"/>
      <w:r>
        <w:rPr>
          <w:i/>
          <w:lang w:val="en-US"/>
        </w:rPr>
        <w:t>biglandulosa</w:t>
      </w:r>
      <w:proofErr w:type="spellEnd"/>
      <w:r>
        <w:rPr>
          <w:i/>
          <w:lang w:val="en-US"/>
        </w:rPr>
        <w:t xml:space="preserve"> </w:t>
      </w:r>
      <w:r>
        <w:rPr>
          <w:lang w:val="en-US"/>
        </w:rPr>
        <w:t xml:space="preserve">and </w:t>
      </w:r>
      <w:r>
        <w:rPr>
          <w:i/>
          <w:lang w:val="en-US"/>
        </w:rPr>
        <w:t>P. madagascariensis</w:t>
      </w:r>
      <w:r>
        <w:rPr>
          <w:rFonts w:ascii="Calibri" w:eastAsia="Calibri" w:hAnsi="Calibri" w:cs="Calibri"/>
          <w:sz w:val="22"/>
          <w:lang w:val="en-US"/>
        </w:rPr>
        <w:t>.</w:t>
      </w:r>
      <w:r w:rsidR="001C7FB5">
        <w:rPr>
          <w:b/>
        </w:rPr>
        <w:fldChar w:fldCharType="begin"/>
      </w:r>
      <w:r w:rsidR="000010B7">
        <w:rPr>
          <w:b/>
          <w:lang w:val="en-US"/>
        </w:rPr>
        <w:instrText xml:space="preserve"> ADDIN ZOTERO_ITEM CSL_CITATION {"citationID":"cnFXQPgu","properties":{"formattedCitation":"(LAMIEN et al., 2011)","plainCitation":"(LAMIEN et al., 2011)","noteIndex":0},"citationItems":[{"id":355,"uris":["http://zotero.org/users/local/eBDHpon9/items/WSJEDYCM"],"itemData":{"id":355,"type":"document","publisher":"Bioversity International","title":"Conservation et utilisation durable des ressources génétiques des espèces ligneuses alimentaires prioritaires de l’Afrique subsaharienne, Parkia biglobosa","author":[{"family":"LAMIEN","given":"Niéyidouba"},{"family":"EKUÉ","given":"Marius RM"},{"family":"OUEDRAOGO","given":"Moussa"},{"family":"LOO","given":"Judy"}],"issued":{"date-parts":[["2011"]]}}}],"schema":"https://github.com/citation-style-language/schema/raw/master/csl-citation.json"} </w:instrText>
      </w:r>
      <w:r w:rsidR="001C7FB5">
        <w:rPr>
          <w:b/>
        </w:rPr>
        <w:fldChar w:fldCharType="separate"/>
      </w:r>
      <w:r w:rsidR="000010B7" w:rsidRPr="000010B7">
        <w:rPr>
          <w:lang w:val="en-US"/>
        </w:rPr>
        <w:t xml:space="preserve">(LAMIEN et </w:t>
      </w:r>
      <w:r w:rsidR="000010B7" w:rsidRPr="00C0204A">
        <w:rPr>
          <w:i/>
          <w:iCs/>
          <w:lang w:val="en-US"/>
        </w:rPr>
        <w:t>al</w:t>
      </w:r>
      <w:r w:rsidR="000010B7" w:rsidRPr="000010B7">
        <w:rPr>
          <w:lang w:val="en-US"/>
        </w:rPr>
        <w:t>., 2011)</w:t>
      </w:r>
      <w:r w:rsidR="001C7FB5">
        <w:rPr>
          <w:b/>
        </w:rPr>
        <w:fldChar w:fldCharType="end"/>
      </w:r>
      <w:r>
        <w:rPr>
          <w:rFonts w:ascii="Calibri" w:eastAsia="Calibri" w:hAnsi="Calibri" w:cs="Calibri"/>
          <w:sz w:val="22"/>
          <w:lang w:val="en-US"/>
        </w:rPr>
        <w:t xml:space="preserve"> </w:t>
      </w:r>
    </w:p>
    <w:p w14:paraId="52FFC247" w14:textId="771D3040" w:rsidR="00270DA7" w:rsidRDefault="000A485D">
      <w:pPr>
        <w:spacing w:line="360" w:lineRule="auto"/>
        <w:ind w:left="-5" w:right="15"/>
        <w:rPr>
          <w:lang w:val="en-US"/>
        </w:rPr>
      </w:pPr>
      <w:r>
        <w:rPr>
          <w:lang w:val="en-US"/>
        </w:rPr>
        <w:t xml:space="preserve">The African locust bean is a deciduous tree with a very broad crown; it can reach a height of 20 m. It thrives in a wide variety of climatic conditions, with annual rainfall ranging from 600 to 1,500 mm and a dry season lasting between five and seven months. African locust bean flowers are hermaphroditic (both male and female), but most trees are the result of cross-fertilization. The flowers are orange or red, and the pods containing the seeds are pinkish-brown to dark brown when ripe, measuring around forty-five </w:t>
      </w:r>
      <w:proofErr w:type="spellStart"/>
      <w:r>
        <w:rPr>
          <w:lang w:val="en-US"/>
        </w:rPr>
        <w:t>centimetres</w:t>
      </w:r>
      <w:proofErr w:type="spellEnd"/>
      <w:r>
        <w:rPr>
          <w:lang w:val="en-US"/>
        </w:rPr>
        <w:t xml:space="preserve"> long and two </w:t>
      </w:r>
      <w:proofErr w:type="spellStart"/>
      <w:r>
        <w:rPr>
          <w:lang w:val="en-US"/>
        </w:rPr>
        <w:t>centimetres</w:t>
      </w:r>
      <w:proofErr w:type="spellEnd"/>
      <w:r>
        <w:rPr>
          <w:lang w:val="en-US"/>
        </w:rPr>
        <w:t xml:space="preserve"> wide. They may contain up to 30 seeds surrounded by a fleshy yellow pulp. Seeds have hard seed coats, are large (average weight 0.26 g per seed) and have large cotyledons which make up around 70% of the total weight.</w:t>
      </w:r>
      <w:r w:rsidR="001C7FB5">
        <w:rPr>
          <w:b/>
        </w:rPr>
        <w:fldChar w:fldCharType="begin"/>
      </w:r>
      <w:r w:rsidR="000010B7">
        <w:rPr>
          <w:b/>
          <w:lang w:val="en-US"/>
        </w:rPr>
        <w:instrText xml:space="preserve"> ADDIN ZOTERO_ITEM CSL_CITATION {"citationID":"kEcEYc1T","properties":{"formattedCitation":"(LAMIEN et al., 2011)","plainCitation":"(LAMIEN et al., 2011)","noteIndex":0},"citationItems":[{"id":355,"uris":["http://zotero.org/users/local/eBDHpon9/items/WSJEDYCM"],"itemData":{"id":355,"type":"document","publisher":"Bioversity International","title":"Conservation et utilisation durable des ressources génétiques des espèces ligneuses alimentaires prioritaires de l’Afrique subsaharienne, Parkia biglobosa","author":[{"family":"LAMIEN","given":"Niéyidouba"},{"family":"EKUÉ","given":"Marius RM"},{"family":"OUEDRAOGO","given":"Moussa"},{"family":"LOO","given":"Judy"}],"issued":{"date-parts":[["2011"]]}}}],"schema":"https://github.com/citation-style-language/schema/raw/master/csl-citation.json"} </w:instrText>
      </w:r>
      <w:r w:rsidR="001C7FB5">
        <w:rPr>
          <w:b/>
        </w:rPr>
        <w:fldChar w:fldCharType="separate"/>
      </w:r>
      <w:r w:rsidR="000010B7" w:rsidRPr="000010B7">
        <w:rPr>
          <w:lang w:val="en-US"/>
        </w:rPr>
        <w:t xml:space="preserve">(LAMIEN et </w:t>
      </w:r>
      <w:r w:rsidR="000010B7" w:rsidRPr="00C0204A">
        <w:rPr>
          <w:i/>
          <w:iCs/>
          <w:lang w:val="en-US"/>
        </w:rPr>
        <w:t>al</w:t>
      </w:r>
      <w:r w:rsidR="000010B7" w:rsidRPr="000010B7">
        <w:rPr>
          <w:lang w:val="en-US"/>
        </w:rPr>
        <w:t>., 2011)</w:t>
      </w:r>
      <w:r w:rsidR="001C7FB5">
        <w:rPr>
          <w:b/>
        </w:rPr>
        <w:fldChar w:fldCharType="end"/>
      </w:r>
      <w:r>
        <w:rPr>
          <w:lang w:val="en-US"/>
        </w:rPr>
        <w:t xml:space="preserve"> African species, </w:t>
      </w:r>
      <w:r w:rsidR="00744F3C">
        <w:rPr>
          <w:lang w:val="en-US"/>
        </w:rPr>
        <w:t>except</w:t>
      </w:r>
      <w:r>
        <w:rPr>
          <w:lang w:val="en-US"/>
        </w:rPr>
        <w:t xml:space="preserve"> </w:t>
      </w:r>
      <w:r>
        <w:rPr>
          <w:i/>
          <w:lang w:val="en-US"/>
        </w:rPr>
        <w:t xml:space="preserve">P. madagascariensis </w:t>
      </w:r>
      <w:r>
        <w:rPr>
          <w:lang w:val="en-US"/>
        </w:rPr>
        <w:t xml:space="preserve">from Madagascar, can be </w:t>
      </w:r>
    </w:p>
    <w:p w14:paraId="38CD1196" w14:textId="23C0E055" w:rsidR="00270DA7" w:rsidRPr="000010B7" w:rsidRDefault="000A485D" w:rsidP="00AE6214">
      <w:pPr>
        <w:spacing w:line="360" w:lineRule="auto"/>
        <w:ind w:left="-15" w:right="15" w:firstLine="0"/>
      </w:pPr>
      <w:r>
        <w:rPr>
          <w:lang w:val="en-US"/>
        </w:rPr>
        <w:t>distinguished from other species in the genus by the type and arrangement of the flowers on the flower head, the color and shape of the inflorescence, the size of the leaves and the fusion of the corolla.</w:t>
      </w:r>
      <w:r w:rsidR="00B9337A">
        <w:fldChar w:fldCharType="begin"/>
      </w:r>
      <w:r w:rsidR="000010B7">
        <w:rPr>
          <w:lang w:val="en-US"/>
        </w:rPr>
        <w:instrText xml:space="preserve"> ADDIN ZOTERO_ITEM CSL_CITATION {"citationID":"UUwqoLLC","properties":{"formattedCitation":"(Luckow and Hopkins, 1995; SINA, 2006)","plainCitation":"(Luckow and Hopkins, 1995; SINA, 2006)","noteIndex":0},"citationItems":[{"id":375,"uris":["http://zotero.org/users/local/eBDHpon9/items/PD2BNBAA"],"itemData":{"id":375,"type":"book","event-place":"Wageningen, Pays Bas","ISBN":"90-8504-361-1","language":"Français","publisher-place":"Wageningen, Pays Bas","title":"Reproduction et Diversité Génétique chez Parkia biglobosa (Jacq.) G.Don","author":[{"family":"SINA","given":"Sibidou"}],"issued":{"date-parts":[["2006"]]}}},{"id":376,"uris":["http://zotero.org/users/local/eBDHpon9/items/7RP3FGRM"],"itemData":{"id":376,"type":"article-journal","abstract":"A cladistic analysis of the tropical mimosoid genus\n              Parkia\n              was undertaken to examine relationships among the 31 species and to test the monophyly of the three recognized sections. The implications of the cladogram to the evolution of bat‐pollination and biogeography were also explored. The analysis, based on 52 morphological characters, resulted in 408 most parsimonious trees. A consensus tree supports the monophyly of sections\n              Parkia\n              and\n              Platyparkia\n              , but section\n              Sphaeroparkia\n              is paraphyletic. The latter section is distinguished by a capitulum of all fertile flowers, a plesiomorphic attribute in this analysis. Characters supporting the monophyly of section\n              Platyparkia\n              include an inflorescence with distal nectar flowers having exserted styles, and fruits with seeds in two rows. Section\n              Parkia\n              is characterized by having sterile basal flowers with nectar flowers just above them, and calyx lobes included in bud. Bat‐pollination was mapped onto one of the most parsimonious cladograms to examine the evolution of pollination syndromes within the genus. Our phylogeny is consistent with a single origin of bat‐pollination and indicates that entomophilous species of\n              Parkia\n              are basal rather than secondarily derived. Sections\n              Platyparkia\n              and\n              Parkia\n              are separate lineages within the bat‐pollinated clade and have independently developed capitulum types adapted to chiropterophily. Characters that are associated with chiropterophily include specialized nectar‐producing flowers and basifixed anthers. Several characters, including presence of a staminodial fringe, a nectar ring, and pollen with verrucate sculpturing on the exine, probably represent increasing specialization for bat‐pollination. The cladogram supports a South American origin for\n              Parkia\n              but is not consistent with a Gondwanan vicariance event as is usually hypothesized to explain its amphi‐Atlantic distribution.","container-title":"American Journal of Botany","DOI":"10.1002/j.1537-2197.1995.tb12664.x","ISSN":"0002-9122, 1537-2197","issue":"10","journalAbbreviation":"American J of Botany","language":"en","page":"1300-1320","source":"DOI.org (Crossref)","title":"A CLADISTIC ANALYSIS OF &lt;i&gt;PARKIA&lt;/i&gt; (LEGUMINOSAE: MIMOSOIDEAE)","title-short":"A CLADISTIC ANALYSIS OF &lt;i&gt;PARKIA&lt;/i&gt; (LEGUMINOSAE","volume":"82","author":[{"family":"Luckow","given":"Melissa"},{"family":"Hopkins","given":"Helen C. F."}],"issued":{"date-parts":[["1995",10]]}}}],"schema":"https://github.com/citation-style-language/schema/raw/master/csl-citation.json"} </w:instrText>
      </w:r>
      <w:r w:rsidR="00B9337A">
        <w:fldChar w:fldCharType="separate"/>
      </w:r>
      <w:r w:rsidR="000010B7" w:rsidRPr="000010B7">
        <w:rPr>
          <w:lang w:val="en-US"/>
        </w:rPr>
        <w:t>(Luckow and Hopkins, 1995; SINA, 2006)</w:t>
      </w:r>
      <w:r w:rsidR="00B9337A">
        <w:fldChar w:fldCharType="end"/>
      </w:r>
      <w:r>
        <w:rPr>
          <w:lang w:val="en-US"/>
        </w:rPr>
        <w:t xml:space="preserve"> Species from continental Africa are characterized by the red color of their flower heads and the fusion of their corollas, and can be distinguished from each other by a combination of characters in their leaves, flower heads (number and size of flowers of different types), pods and seeds. The structure of </w:t>
      </w:r>
      <w:r>
        <w:rPr>
          <w:i/>
          <w:lang w:val="en-US"/>
        </w:rPr>
        <w:t xml:space="preserve">P. </w:t>
      </w:r>
      <w:proofErr w:type="spellStart"/>
      <w:r>
        <w:rPr>
          <w:i/>
          <w:lang w:val="en-US"/>
        </w:rPr>
        <w:t>biglobosa</w:t>
      </w:r>
      <w:proofErr w:type="spellEnd"/>
      <w:r>
        <w:rPr>
          <w:i/>
          <w:lang w:val="en-US"/>
        </w:rPr>
        <w:t xml:space="preserve"> </w:t>
      </w:r>
      <w:r>
        <w:rPr>
          <w:lang w:val="en-US"/>
        </w:rPr>
        <w:t xml:space="preserve">pollen indicates that the </w:t>
      </w:r>
      <w:proofErr w:type="spellStart"/>
      <w:r>
        <w:rPr>
          <w:lang w:val="en-US"/>
        </w:rPr>
        <w:t>poliads</w:t>
      </w:r>
      <w:proofErr w:type="spellEnd"/>
      <w:r>
        <w:rPr>
          <w:lang w:val="en-US"/>
        </w:rPr>
        <w:t xml:space="preserve"> are elliptical in shape (85 </w:t>
      </w:r>
      <w:r>
        <w:t>μ</w:t>
      </w:r>
      <w:r>
        <w:rPr>
          <w:lang w:val="en-US"/>
        </w:rPr>
        <w:t>m in diameter) with up to 32 grains and the ornamentation of the exine, the outer membrane of the pollen grain, is verrucose.</w:t>
      </w:r>
      <w:r w:rsidR="00B9337A" w:rsidRPr="00B9337A">
        <w:rPr>
          <w:lang w:val="en-US"/>
        </w:rPr>
        <w:t xml:space="preserve"> </w:t>
      </w:r>
      <w:r w:rsidR="00B9337A" w:rsidRPr="005F2183">
        <w:fldChar w:fldCharType="begin"/>
      </w:r>
      <w:r w:rsidR="000010B7">
        <w:rPr>
          <w:lang w:val="en-US"/>
        </w:rPr>
        <w:instrText xml:space="preserve"> ADDIN ZOTERO_ITEM CSL_CITATION {"citationID":"nRz8qWcg","properties":{"formattedCitation":"(SINA, 2006)","plainCitation":"(SINA, 2006)","noteIndex":0},"citationItems":[{"id":375,"uris":["http://zotero.org/users/local/eBDHpon9/items/PD2BNBAA"],"itemData":{"id":375,"type":"book","event-place":"Wageningen, Pays Bas","ISBN":"90-8504-361-1","language":"Français","publisher-place":"Wageningen, Pays Bas","title":"Reproduction et Diversité Génétique chez Parkia biglobosa (Jacq.) G.Don","author":[{"family":"SINA","given":"Sibidou"}],"issued":{"date-parts":[["2006"]]}}}],"schema":"https://github.com/citation-style-language/schema/raw/master/csl-citation.json"} </w:instrText>
      </w:r>
      <w:r w:rsidR="00B9337A" w:rsidRPr="005F2183">
        <w:fldChar w:fldCharType="separate"/>
      </w:r>
      <w:r w:rsidR="000010B7" w:rsidRPr="000010B7">
        <w:t>(SINA, 2006)</w:t>
      </w:r>
      <w:r w:rsidR="00B9337A" w:rsidRPr="005F2183">
        <w:fldChar w:fldCharType="end"/>
      </w:r>
    </w:p>
    <w:p w14:paraId="2E287ABD" w14:textId="79EC02C3" w:rsidR="00270DA7" w:rsidRPr="000010B7" w:rsidRDefault="00187F2F">
      <w:pPr>
        <w:spacing w:after="165" w:line="360" w:lineRule="auto"/>
        <w:ind w:left="0" w:right="0" w:firstLine="0"/>
        <w:jc w:val="left"/>
      </w:pPr>
      <w:r>
        <w:rPr>
          <w:noProof/>
          <w14:ligatures w14:val="none"/>
        </w:rPr>
        <mc:AlternateContent>
          <mc:Choice Requires="wps">
            <w:drawing>
              <wp:anchor distT="0" distB="0" distL="114300" distR="114300" simplePos="0" relativeHeight="251662336" behindDoc="0" locked="0" layoutInCell="1" allowOverlap="1" wp14:anchorId="6C9E8133" wp14:editId="20B5D92B">
                <wp:simplePos x="0" y="0"/>
                <wp:positionH relativeFrom="column">
                  <wp:posOffset>3937000</wp:posOffset>
                </wp:positionH>
                <wp:positionV relativeFrom="paragraph">
                  <wp:posOffset>70920</wp:posOffset>
                </wp:positionV>
                <wp:extent cx="145415" cy="312130"/>
                <wp:effectExtent l="0" t="0" r="0" b="0"/>
                <wp:wrapNone/>
                <wp:docPr id="2033289272" name="Rectangle 1"/>
                <wp:cNvGraphicFramePr/>
                <a:graphic xmlns:a="http://schemas.openxmlformats.org/drawingml/2006/main">
                  <a:graphicData uri="http://schemas.microsoft.com/office/word/2010/wordprocessingShape">
                    <wps:wsp>
                      <wps:cNvSpPr/>
                      <wps:spPr>
                        <a:xfrm>
                          <a:off x="0" y="0"/>
                          <a:ext cx="145415" cy="312130"/>
                        </a:xfrm>
                        <a:prstGeom prst="rect">
                          <a:avLst/>
                        </a:prstGeom>
                        <a:ln>
                          <a:noFill/>
                        </a:ln>
                      </wps:spPr>
                      <wps:txbx>
                        <w:txbxContent>
                          <w:p w14:paraId="3B723A3A" w14:textId="646E591C" w:rsidR="00187F2F" w:rsidRDefault="00187F2F" w:rsidP="00187F2F">
                            <w:pPr>
                              <w:spacing w:after="160" w:line="259" w:lineRule="auto"/>
                              <w:ind w:left="0" w:right="0" w:firstLine="0"/>
                              <w:jc w:val="left"/>
                            </w:pPr>
                            <w:r w:rsidRPr="00FF6263">
                              <w:rPr>
                                <w:b/>
                                <w:color w:val="000000" w:themeColor="text1"/>
                                <w:sz w:val="32"/>
                                <w:szCs w:val="32"/>
                              </w:rPr>
                              <w:t>C</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6C9E8133" id="Rectangle 1" o:spid="_x0000_s1026" style="position:absolute;margin-left:310pt;margin-top:5.6pt;width:11.45pt;height:24.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" filled="f" stroked="f">
                <v:textbox inset="0,0,0,0">
                  <w:txbxContent>
                    <w:p w14:paraId="3B723A3A" w14:textId="646E591C" w:rsidR="00187F2F" w:rsidRDefault="00187F2F" w:rsidP="00187F2F">
                      <w:pPr>
                        <w:spacing w:after="160" w:line="259" w:lineRule="auto"/>
                        <w:ind w:left="0" w:right="0" w:firstLine="0"/>
                        <w:jc w:val="left"/>
                      </w:pPr>
                      <w:r w:rsidRPr="00FF6263">
                        <w:rPr>
                          <w:b/>
                          <w:color w:val="000000" w:themeColor="text1"/>
                          <w:sz w:val="32"/>
                          <w:szCs w:val="32"/>
                        </w:rPr>
                        <w:t>C</w:t>
                      </w:r>
                    </w:p>
                  </w:txbxContent>
                </v:textbox>
              </v:rect>
            </w:pict>
          </mc:Fallback>
        </mc:AlternateContent>
      </w:r>
      <w:r>
        <w:rPr>
          <w:rFonts w:ascii="Calibri" w:eastAsia="Calibri" w:hAnsi="Calibri" w:cs="Calibri"/>
          <w:noProof/>
          <w:sz w:val="22"/>
        </w:rPr>
        <mc:AlternateContent>
          <mc:Choice Requires="wpg">
            <w:drawing>
              <wp:inline distT="0" distB="0" distL="0" distR="0" wp14:anchorId="21105467" wp14:editId="227F235A">
                <wp:extent cx="3867150" cy="1662466"/>
                <wp:effectExtent l="0" t="0" r="0" b="0"/>
                <wp:docPr id="16661" name="Group 16661"/>
                <wp:cNvGraphicFramePr/>
                <a:graphic xmlns:a="http://schemas.openxmlformats.org/drawingml/2006/main">
                  <a:graphicData uri="http://schemas.microsoft.com/office/word/2010/wordprocessingGroup">
                    <wpg:wgp>
                      <wpg:cNvGrpSpPr/>
                      <wpg:grpSpPr>
                        <a:xfrm>
                          <a:off x="0" y="0"/>
                          <a:ext cx="3867150" cy="1662466"/>
                          <a:chOff x="0" y="-19050"/>
                          <a:chExt cx="3773806" cy="1662466"/>
                        </a:xfrm>
                      </wpg:grpSpPr>
                      <wps:wsp>
                        <wps:cNvPr id="627" name="Rectangle 627"/>
                        <wps:cNvSpPr/>
                        <wps:spPr>
                          <a:xfrm>
                            <a:off x="128016" y="30135"/>
                            <a:ext cx="50166" cy="182539"/>
                          </a:xfrm>
                          <a:prstGeom prst="rect">
                            <a:avLst/>
                          </a:prstGeom>
                          <a:ln>
                            <a:noFill/>
                          </a:ln>
                        </wps:spPr>
                        <wps:txbx>
                          <w:txbxContent>
                            <w:p w14:paraId="7E7DE605" w14:textId="77777777" w:rsidR="00270DA7" w:rsidRDefault="000A485D">
                              <w:pPr>
                                <w:spacing w:after="160" w:line="259" w:lineRule="auto"/>
                                <w:ind w:left="0" w:right="0" w:firstLine="0"/>
                                <w:jc w:val="left"/>
                              </w:pPr>
                              <w:r>
                                <w:t xml:space="preserve"> </w:t>
                              </w:r>
                            </w:p>
                          </w:txbxContent>
                        </wps:txbx>
                        <wps:bodyPr horzOverflow="overflow" vert="horz" lIns="0" tIns="0" rIns="0" bIns="0" rtlCol="0">
                          <a:noAutofit/>
                        </wps:bodyPr>
                      </wps:wsp>
                      <wps:wsp>
                        <wps:cNvPr id="628" name="Rectangle 628"/>
                        <wps:cNvSpPr/>
                        <wps:spPr>
                          <a:xfrm>
                            <a:off x="0" y="302569"/>
                            <a:ext cx="50166" cy="179305"/>
                          </a:xfrm>
                          <a:prstGeom prst="rect">
                            <a:avLst/>
                          </a:prstGeom>
                          <a:ln>
                            <a:noFill/>
                          </a:ln>
                        </wps:spPr>
                        <wps:txbx>
                          <w:txbxContent>
                            <w:p w14:paraId="5802DE40" w14:textId="77777777" w:rsidR="00270DA7" w:rsidRDefault="000A485D">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629" name="Rectangle 629"/>
                        <wps:cNvSpPr/>
                        <wps:spPr>
                          <a:xfrm>
                            <a:off x="0" y="590605"/>
                            <a:ext cx="50166" cy="179305"/>
                          </a:xfrm>
                          <a:prstGeom prst="rect">
                            <a:avLst/>
                          </a:prstGeom>
                          <a:ln>
                            <a:noFill/>
                          </a:ln>
                        </wps:spPr>
                        <wps:txbx>
                          <w:txbxContent>
                            <w:p w14:paraId="23A4A231" w14:textId="77777777" w:rsidR="00270DA7" w:rsidRDefault="000A485D">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631" name="Rectangle 631"/>
                        <wps:cNvSpPr/>
                        <wps:spPr>
                          <a:xfrm>
                            <a:off x="0" y="1176076"/>
                            <a:ext cx="50166" cy="179305"/>
                          </a:xfrm>
                          <a:prstGeom prst="rect">
                            <a:avLst/>
                          </a:prstGeom>
                          <a:ln>
                            <a:noFill/>
                          </a:ln>
                        </wps:spPr>
                        <wps:txbx>
                          <w:txbxContent>
                            <w:p w14:paraId="13CA4F76" w14:textId="77777777" w:rsidR="00270DA7" w:rsidRDefault="000A485D">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632" name="Rectangle 632"/>
                        <wps:cNvSpPr/>
                        <wps:spPr>
                          <a:xfrm>
                            <a:off x="0" y="1464111"/>
                            <a:ext cx="50166" cy="179305"/>
                          </a:xfrm>
                          <a:prstGeom prst="rect">
                            <a:avLst/>
                          </a:prstGeom>
                          <a:ln>
                            <a:noFill/>
                          </a:ln>
                        </wps:spPr>
                        <wps:txbx>
                          <w:txbxContent>
                            <w:p w14:paraId="4E566897" w14:textId="77777777" w:rsidR="00270DA7" w:rsidRDefault="000A485D">
                              <w:pPr>
                                <w:spacing w:after="160" w:line="259" w:lineRule="auto"/>
                                <w:ind w:left="0" w:righ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697" name="Picture 697"/>
                          <pic:cNvPicPr/>
                        </pic:nvPicPr>
                        <pic:blipFill>
                          <a:blip r:embed="rId11"/>
                          <a:stretch>
                            <a:fillRect/>
                          </a:stretch>
                        </pic:blipFill>
                        <pic:spPr>
                          <a:xfrm>
                            <a:off x="457200" y="-19050"/>
                            <a:ext cx="1971675" cy="1636395"/>
                          </a:xfrm>
                          <a:prstGeom prst="rect">
                            <a:avLst/>
                          </a:prstGeom>
                        </pic:spPr>
                      </pic:pic>
                      <pic:pic xmlns:pic="http://schemas.openxmlformats.org/drawingml/2006/picture">
                        <pic:nvPicPr>
                          <pic:cNvPr id="699" name="Picture 699"/>
                          <pic:cNvPicPr/>
                        </pic:nvPicPr>
                        <pic:blipFill>
                          <a:blip r:embed="rId12"/>
                          <a:stretch>
                            <a:fillRect/>
                          </a:stretch>
                        </pic:blipFill>
                        <pic:spPr>
                          <a:xfrm>
                            <a:off x="2543176" y="1306"/>
                            <a:ext cx="1230630" cy="1642110"/>
                          </a:xfrm>
                          <a:prstGeom prst="rect">
                            <a:avLst/>
                          </a:prstGeom>
                        </pic:spPr>
                      </pic:pic>
                      <pic:pic xmlns:pic="http://schemas.openxmlformats.org/drawingml/2006/picture">
                        <pic:nvPicPr>
                          <pic:cNvPr id="19493" name="Picture 19493"/>
                          <pic:cNvPicPr/>
                        </pic:nvPicPr>
                        <pic:blipFill>
                          <a:blip r:embed="rId13"/>
                          <a:stretch>
                            <a:fillRect/>
                          </a:stretch>
                        </pic:blipFill>
                        <pic:spPr>
                          <a:xfrm>
                            <a:off x="539394" y="179197"/>
                            <a:ext cx="149352" cy="155448"/>
                          </a:xfrm>
                          <a:prstGeom prst="rect">
                            <a:avLst/>
                          </a:prstGeom>
                        </pic:spPr>
                      </pic:pic>
                      <wps:wsp>
                        <wps:cNvPr id="705" name="Shape 705"/>
                        <wps:cNvSpPr/>
                        <wps:spPr>
                          <a:xfrm>
                            <a:off x="593750" y="246253"/>
                            <a:ext cx="27432" cy="46101"/>
                          </a:xfrm>
                          <a:custGeom>
                            <a:avLst/>
                            <a:gdLst/>
                            <a:ahLst/>
                            <a:cxnLst/>
                            <a:rect l="0" t="0" r="0" b="0"/>
                            <a:pathLst>
                              <a:path w="27432" h="46101">
                                <a:moveTo>
                                  <a:pt x="27432" y="0"/>
                                </a:moveTo>
                                <a:cubicBezTo>
                                  <a:pt x="17272" y="5969"/>
                                  <a:pt x="9779" y="12319"/>
                                  <a:pt x="4953" y="19050"/>
                                </a:cubicBezTo>
                                <a:cubicBezTo>
                                  <a:pt x="1651" y="23495"/>
                                  <a:pt x="0" y="28067"/>
                                  <a:pt x="0" y="32639"/>
                                </a:cubicBezTo>
                                <a:cubicBezTo>
                                  <a:pt x="0" y="36449"/>
                                  <a:pt x="1397" y="39878"/>
                                  <a:pt x="4191" y="42799"/>
                                </a:cubicBezTo>
                                <a:cubicBezTo>
                                  <a:pt x="6223" y="45085"/>
                                  <a:pt x="9144" y="46101"/>
                                  <a:pt x="12954" y="46101"/>
                                </a:cubicBezTo>
                                <a:cubicBezTo>
                                  <a:pt x="17018" y="46101"/>
                                  <a:pt x="21971" y="43815"/>
                                  <a:pt x="27432" y="39115"/>
                                </a:cubicBezTo>
                                <a:close/>
                              </a:path>
                            </a:pathLst>
                          </a:custGeom>
                          <a:ln w="10160" cap="flat">
                            <a:round/>
                          </a:ln>
                        </wps:spPr>
                        <wps:style>
                          <a:lnRef idx="1">
                            <a:srgbClr val="4471C4"/>
                          </a:lnRef>
                          <a:fillRef idx="0">
                            <a:srgbClr val="000000">
                              <a:alpha val="0"/>
                            </a:srgbClr>
                          </a:fillRef>
                          <a:effectRef idx="0">
                            <a:scrgbClr r="0" g="0" b="0"/>
                          </a:effectRef>
                          <a:fontRef idx="none"/>
                        </wps:style>
                        <wps:bodyPr/>
                      </wps:wsp>
                      <wps:wsp>
                        <wps:cNvPr id="706" name="Shape 706"/>
                        <wps:cNvSpPr/>
                        <wps:spPr>
                          <a:xfrm>
                            <a:off x="559587" y="191389"/>
                            <a:ext cx="112268" cy="122047"/>
                          </a:xfrm>
                          <a:custGeom>
                            <a:avLst/>
                            <a:gdLst/>
                            <a:ahLst/>
                            <a:cxnLst/>
                            <a:rect l="0" t="0" r="0" b="0"/>
                            <a:pathLst>
                              <a:path w="112268" h="122047">
                                <a:moveTo>
                                  <a:pt x="55880" y="0"/>
                                </a:moveTo>
                                <a:cubicBezTo>
                                  <a:pt x="66929" y="0"/>
                                  <a:pt x="75692" y="2413"/>
                                  <a:pt x="82169" y="7112"/>
                                </a:cubicBezTo>
                                <a:cubicBezTo>
                                  <a:pt x="88646" y="11811"/>
                                  <a:pt x="92837" y="16891"/>
                                  <a:pt x="94742" y="22352"/>
                                </a:cubicBezTo>
                                <a:cubicBezTo>
                                  <a:pt x="95885" y="25908"/>
                                  <a:pt x="96393" y="33909"/>
                                  <a:pt x="96393" y="46482"/>
                                </a:cubicBezTo>
                                <a:lnTo>
                                  <a:pt x="96393" y="91948"/>
                                </a:lnTo>
                                <a:cubicBezTo>
                                  <a:pt x="96393" y="97282"/>
                                  <a:pt x="96647" y="100584"/>
                                  <a:pt x="97028" y="101981"/>
                                </a:cubicBezTo>
                                <a:cubicBezTo>
                                  <a:pt x="97536" y="103378"/>
                                  <a:pt x="98171" y="104394"/>
                                  <a:pt x="98933" y="105029"/>
                                </a:cubicBezTo>
                                <a:cubicBezTo>
                                  <a:pt x="99822" y="105664"/>
                                  <a:pt x="100711" y="106045"/>
                                  <a:pt x="101854" y="106045"/>
                                </a:cubicBezTo>
                                <a:cubicBezTo>
                                  <a:pt x="104013" y="106045"/>
                                  <a:pt x="106172" y="104521"/>
                                  <a:pt x="108458" y="101346"/>
                                </a:cubicBezTo>
                                <a:lnTo>
                                  <a:pt x="112268" y="104394"/>
                                </a:lnTo>
                                <a:cubicBezTo>
                                  <a:pt x="108077" y="110617"/>
                                  <a:pt x="103759" y="115062"/>
                                  <a:pt x="99314" y="117856"/>
                                </a:cubicBezTo>
                                <a:cubicBezTo>
                                  <a:pt x="94869" y="120650"/>
                                  <a:pt x="89789" y="122047"/>
                                  <a:pt x="84074" y="122047"/>
                                </a:cubicBezTo>
                                <a:cubicBezTo>
                                  <a:pt x="77470" y="122047"/>
                                  <a:pt x="72263" y="120396"/>
                                  <a:pt x="68453" y="117348"/>
                                </a:cubicBezTo>
                                <a:cubicBezTo>
                                  <a:pt x="64643" y="114173"/>
                                  <a:pt x="62357" y="109474"/>
                                  <a:pt x="61595" y="103124"/>
                                </a:cubicBezTo>
                                <a:cubicBezTo>
                                  <a:pt x="47371" y="115697"/>
                                  <a:pt x="34544" y="122047"/>
                                  <a:pt x="23241" y="122047"/>
                                </a:cubicBezTo>
                                <a:cubicBezTo>
                                  <a:pt x="16510" y="122047"/>
                                  <a:pt x="11049" y="119888"/>
                                  <a:pt x="6604" y="115443"/>
                                </a:cubicBezTo>
                                <a:cubicBezTo>
                                  <a:pt x="2159" y="111125"/>
                                  <a:pt x="0" y="105664"/>
                                  <a:pt x="0" y="99060"/>
                                </a:cubicBezTo>
                                <a:cubicBezTo>
                                  <a:pt x="0" y="90043"/>
                                  <a:pt x="3810" y="82042"/>
                                  <a:pt x="11430" y="74930"/>
                                </a:cubicBezTo>
                                <a:cubicBezTo>
                                  <a:pt x="19177" y="67818"/>
                                  <a:pt x="35814" y="58293"/>
                                  <a:pt x="61595" y="46482"/>
                                </a:cubicBezTo>
                                <a:lnTo>
                                  <a:pt x="61595" y="34798"/>
                                </a:lnTo>
                                <a:cubicBezTo>
                                  <a:pt x="61595" y="25908"/>
                                  <a:pt x="61087" y="20320"/>
                                  <a:pt x="60198" y="18034"/>
                                </a:cubicBezTo>
                                <a:cubicBezTo>
                                  <a:pt x="59182" y="15748"/>
                                  <a:pt x="57404" y="13716"/>
                                  <a:pt x="54737" y="12065"/>
                                </a:cubicBezTo>
                                <a:cubicBezTo>
                                  <a:pt x="52070" y="10414"/>
                                  <a:pt x="49022" y="9525"/>
                                  <a:pt x="45720" y="9525"/>
                                </a:cubicBezTo>
                                <a:cubicBezTo>
                                  <a:pt x="40259" y="9525"/>
                                  <a:pt x="35814" y="10668"/>
                                  <a:pt x="32385" y="13081"/>
                                </a:cubicBezTo>
                                <a:cubicBezTo>
                                  <a:pt x="30099" y="14605"/>
                                  <a:pt x="29083" y="16383"/>
                                  <a:pt x="29083" y="18415"/>
                                </a:cubicBezTo>
                                <a:cubicBezTo>
                                  <a:pt x="29083" y="20193"/>
                                  <a:pt x="30226" y="22352"/>
                                  <a:pt x="32512" y="24892"/>
                                </a:cubicBezTo>
                                <a:cubicBezTo>
                                  <a:pt x="35687" y="28448"/>
                                  <a:pt x="37338" y="31877"/>
                                  <a:pt x="37338" y="35306"/>
                                </a:cubicBezTo>
                                <a:cubicBezTo>
                                  <a:pt x="37338" y="39370"/>
                                  <a:pt x="35814" y="42799"/>
                                  <a:pt x="32766" y="45720"/>
                                </a:cubicBezTo>
                                <a:cubicBezTo>
                                  <a:pt x="29718" y="48514"/>
                                  <a:pt x="25781" y="50038"/>
                                  <a:pt x="20828" y="50038"/>
                                </a:cubicBezTo>
                                <a:cubicBezTo>
                                  <a:pt x="15621" y="50038"/>
                                  <a:pt x="11176" y="48387"/>
                                  <a:pt x="7620" y="45212"/>
                                </a:cubicBezTo>
                                <a:cubicBezTo>
                                  <a:pt x="4064" y="42037"/>
                                  <a:pt x="2286" y="38354"/>
                                  <a:pt x="2286" y="34163"/>
                                </a:cubicBezTo>
                                <a:cubicBezTo>
                                  <a:pt x="2286" y="28194"/>
                                  <a:pt x="4699" y="22352"/>
                                  <a:pt x="9398" y="16891"/>
                                </a:cubicBezTo>
                                <a:cubicBezTo>
                                  <a:pt x="14224" y="11430"/>
                                  <a:pt x="20828" y="7239"/>
                                  <a:pt x="29337" y="4445"/>
                                </a:cubicBezTo>
                                <a:cubicBezTo>
                                  <a:pt x="37846" y="1524"/>
                                  <a:pt x="46609" y="0"/>
                                  <a:pt x="55880" y="0"/>
                                </a:cubicBezTo>
                                <a:close/>
                              </a:path>
                            </a:pathLst>
                          </a:custGeom>
                          <a:ln w="10160" cap="flat">
                            <a:round/>
                          </a:ln>
                        </wps:spPr>
                        <wps:style>
                          <a:lnRef idx="1">
                            <a:srgbClr val="4471C4"/>
                          </a:lnRef>
                          <a:fillRef idx="0">
                            <a:srgbClr val="000000">
                              <a:alpha val="0"/>
                            </a:srgbClr>
                          </a:fillRef>
                          <a:effectRef idx="0">
                            <a:scrgbClr r="0" g="0" b="0"/>
                          </a:effectRef>
                          <a:fontRef idx="none"/>
                        </wps:style>
                        <wps:bodyPr/>
                      </wps:wsp>
                      <wps:wsp>
                        <wps:cNvPr id="707" name="Rectangle 707"/>
                        <wps:cNvSpPr/>
                        <wps:spPr>
                          <a:xfrm>
                            <a:off x="559586" y="88246"/>
                            <a:ext cx="170464" cy="304638"/>
                          </a:xfrm>
                          <a:prstGeom prst="rect">
                            <a:avLst/>
                          </a:prstGeom>
                          <a:ln>
                            <a:noFill/>
                          </a:ln>
                        </wps:spPr>
                        <wps:txbx>
                          <w:txbxContent>
                            <w:p w14:paraId="1F5EFCFE" w14:textId="77777777" w:rsidR="00270DA7" w:rsidRDefault="000A485D">
                              <w:pPr>
                                <w:spacing w:after="160" w:line="259" w:lineRule="auto"/>
                                <w:ind w:left="0" w:right="0" w:firstLine="0"/>
                                <w:jc w:val="left"/>
                              </w:pPr>
                              <w:r>
                                <w:rPr>
                                  <w:b/>
                                  <w:sz w:val="40"/>
                                </w:rPr>
                                <w:t>a</w:t>
                              </w:r>
                            </w:p>
                          </w:txbxContent>
                        </wps:txbx>
                        <wps:bodyPr horzOverflow="overflow" vert="horz" lIns="0" tIns="0" rIns="0" bIns="0" rtlCol="0">
                          <a:noAutofit/>
                        </wps:bodyPr>
                      </wps:wsp>
                      <pic:pic xmlns:pic="http://schemas.openxmlformats.org/drawingml/2006/picture">
                        <pic:nvPicPr>
                          <pic:cNvPr id="709" name="Picture 709"/>
                          <pic:cNvPicPr/>
                        </pic:nvPicPr>
                        <pic:blipFill>
                          <a:blip r:embed="rId14"/>
                          <a:stretch>
                            <a:fillRect/>
                          </a:stretch>
                        </pic:blipFill>
                        <pic:spPr>
                          <a:xfrm>
                            <a:off x="2779166" y="110617"/>
                            <a:ext cx="180594" cy="226314"/>
                          </a:xfrm>
                          <a:prstGeom prst="rect">
                            <a:avLst/>
                          </a:prstGeom>
                        </pic:spPr>
                      </pic:pic>
                      <wps:wsp>
                        <wps:cNvPr id="712" name="Shape 712"/>
                        <wps:cNvSpPr/>
                        <wps:spPr>
                          <a:xfrm>
                            <a:off x="2855874" y="191897"/>
                            <a:ext cx="40513" cy="100965"/>
                          </a:xfrm>
                          <a:custGeom>
                            <a:avLst/>
                            <a:gdLst/>
                            <a:ahLst/>
                            <a:cxnLst/>
                            <a:rect l="0" t="0" r="0" b="0"/>
                            <a:pathLst>
                              <a:path w="40513" h="100965">
                                <a:moveTo>
                                  <a:pt x="20701" y="0"/>
                                </a:moveTo>
                                <a:cubicBezTo>
                                  <a:pt x="13462" y="0"/>
                                  <a:pt x="6604" y="4064"/>
                                  <a:pt x="0" y="12192"/>
                                </a:cubicBezTo>
                                <a:lnTo>
                                  <a:pt x="0" y="64135"/>
                                </a:lnTo>
                                <a:cubicBezTo>
                                  <a:pt x="0" y="74803"/>
                                  <a:pt x="254" y="81535"/>
                                  <a:pt x="762" y="84455"/>
                                </a:cubicBezTo>
                                <a:cubicBezTo>
                                  <a:pt x="1651" y="89281"/>
                                  <a:pt x="3556" y="93345"/>
                                  <a:pt x="6731" y="96393"/>
                                </a:cubicBezTo>
                                <a:cubicBezTo>
                                  <a:pt x="9906" y="99441"/>
                                  <a:pt x="13970" y="100965"/>
                                  <a:pt x="18923" y="100965"/>
                                </a:cubicBezTo>
                                <a:cubicBezTo>
                                  <a:pt x="23114" y="100965"/>
                                  <a:pt x="26797" y="99695"/>
                                  <a:pt x="29845" y="97282"/>
                                </a:cubicBezTo>
                                <a:cubicBezTo>
                                  <a:pt x="32893" y="94869"/>
                                  <a:pt x="35433" y="90043"/>
                                  <a:pt x="37465" y="82931"/>
                                </a:cubicBezTo>
                                <a:cubicBezTo>
                                  <a:pt x="39497" y="75692"/>
                                  <a:pt x="40513" y="62865"/>
                                  <a:pt x="40513" y="44197"/>
                                </a:cubicBezTo>
                                <a:cubicBezTo>
                                  <a:pt x="40513" y="26289"/>
                                  <a:pt x="38227" y="13970"/>
                                  <a:pt x="33782" y="7239"/>
                                </a:cubicBezTo>
                                <a:cubicBezTo>
                                  <a:pt x="30480" y="2413"/>
                                  <a:pt x="26162" y="0"/>
                                  <a:pt x="20701" y="0"/>
                                </a:cubicBezTo>
                                <a:close/>
                              </a:path>
                            </a:pathLst>
                          </a:custGeom>
                          <a:ln w="10160" cap="flat">
                            <a:round/>
                          </a:ln>
                        </wps:spPr>
                        <wps:style>
                          <a:lnRef idx="1">
                            <a:srgbClr val="4471C4"/>
                          </a:lnRef>
                          <a:fillRef idx="0">
                            <a:srgbClr val="000000">
                              <a:alpha val="0"/>
                            </a:srgbClr>
                          </a:fillRef>
                          <a:effectRef idx="0">
                            <a:scrgbClr r="0" g="0" b="0"/>
                          </a:effectRef>
                          <a:fontRef idx="none"/>
                        </wps:style>
                        <wps:bodyPr/>
                      </wps:wsp>
                      <wps:wsp>
                        <wps:cNvPr id="713" name="Shape 713"/>
                        <wps:cNvSpPr/>
                        <wps:spPr>
                          <a:xfrm>
                            <a:off x="2807360" y="128524"/>
                            <a:ext cx="126111" cy="173101"/>
                          </a:xfrm>
                          <a:custGeom>
                            <a:avLst/>
                            <a:gdLst/>
                            <a:ahLst/>
                            <a:cxnLst/>
                            <a:rect l="0" t="0" r="0" b="0"/>
                            <a:pathLst>
                              <a:path w="126111" h="173101">
                                <a:moveTo>
                                  <a:pt x="0" y="0"/>
                                </a:moveTo>
                                <a:lnTo>
                                  <a:pt x="48514" y="0"/>
                                </a:lnTo>
                                <a:lnTo>
                                  <a:pt x="48514" y="64389"/>
                                </a:lnTo>
                                <a:cubicBezTo>
                                  <a:pt x="58420" y="54229"/>
                                  <a:pt x="69088" y="49149"/>
                                  <a:pt x="80772" y="49149"/>
                                </a:cubicBezTo>
                                <a:cubicBezTo>
                                  <a:pt x="88773" y="49149"/>
                                  <a:pt x="96393" y="51562"/>
                                  <a:pt x="103378" y="56261"/>
                                </a:cubicBezTo>
                                <a:cubicBezTo>
                                  <a:pt x="110490" y="60960"/>
                                  <a:pt x="116078" y="67564"/>
                                  <a:pt x="120015" y="76327"/>
                                </a:cubicBezTo>
                                <a:cubicBezTo>
                                  <a:pt x="124079" y="84963"/>
                                  <a:pt x="126111" y="94996"/>
                                  <a:pt x="126111" y="106299"/>
                                </a:cubicBezTo>
                                <a:cubicBezTo>
                                  <a:pt x="126111" y="118999"/>
                                  <a:pt x="123571" y="130683"/>
                                  <a:pt x="118491" y="141097"/>
                                </a:cubicBezTo>
                                <a:cubicBezTo>
                                  <a:pt x="113411" y="151511"/>
                                  <a:pt x="106553" y="159385"/>
                                  <a:pt x="98044" y="164846"/>
                                </a:cubicBezTo>
                                <a:cubicBezTo>
                                  <a:pt x="89535" y="170307"/>
                                  <a:pt x="79883" y="173101"/>
                                  <a:pt x="68961" y="173101"/>
                                </a:cubicBezTo>
                                <a:cubicBezTo>
                                  <a:pt x="62611" y="173101"/>
                                  <a:pt x="57023" y="172085"/>
                                  <a:pt x="52070" y="170053"/>
                                </a:cubicBezTo>
                                <a:cubicBezTo>
                                  <a:pt x="47117" y="168021"/>
                                  <a:pt x="42291" y="164846"/>
                                  <a:pt x="37592" y="160274"/>
                                </a:cubicBezTo>
                                <a:lnTo>
                                  <a:pt x="18161" y="172974"/>
                                </a:lnTo>
                                <a:lnTo>
                                  <a:pt x="13970" y="172974"/>
                                </a:lnTo>
                                <a:lnTo>
                                  <a:pt x="13970" y="24257"/>
                                </a:lnTo>
                                <a:cubicBezTo>
                                  <a:pt x="13970" y="17526"/>
                                  <a:pt x="13589" y="13335"/>
                                  <a:pt x="13081" y="11811"/>
                                </a:cubicBezTo>
                                <a:cubicBezTo>
                                  <a:pt x="12192" y="9398"/>
                                  <a:pt x="10922" y="7747"/>
                                  <a:pt x="9144" y="6604"/>
                                </a:cubicBezTo>
                                <a:cubicBezTo>
                                  <a:pt x="7366" y="5461"/>
                                  <a:pt x="4318" y="4826"/>
                                  <a:pt x="0" y="4699"/>
                                </a:cubicBezTo>
                                <a:close/>
                              </a:path>
                            </a:pathLst>
                          </a:custGeom>
                          <a:ln w="10160" cap="flat">
                            <a:round/>
                          </a:ln>
                        </wps:spPr>
                        <wps:style>
                          <a:lnRef idx="1">
                            <a:srgbClr val="4471C4"/>
                          </a:lnRef>
                          <a:fillRef idx="0">
                            <a:srgbClr val="000000">
                              <a:alpha val="0"/>
                            </a:srgbClr>
                          </a:fillRef>
                          <a:effectRef idx="0">
                            <a:scrgbClr r="0" g="0" b="0"/>
                          </a:effectRef>
                          <a:fontRef idx="none"/>
                        </wps:style>
                        <wps:bodyPr/>
                      </wps:wsp>
                      <wps:wsp>
                        <wps:cNvPr id="714" name="Rectangle 714"/>
                        <wps:cNvSpPr/>
                        <wps:spPr>
                          <a:xfrm>
                            <a:off x="2807362" y="65744"/>
                            <a:ext cx="155486" cy="304638"/>
                          </a:xfrm>
                          <a:prstGeom prst="rect">
                            <a:avLst/>
                          </a:prstGeom>
                          <a:ln>
                            <a:noFill/>
                          </a:ln>
                        </wps:spPr>
                        <wps:txbx>
                          <w:txbxContent>
                            <w:p w14:paraId="501751C7" w14:textId="77777777" w:rsidR="00270DA7" w:rsidRDefault="000A485D">
                              <w:pPr>
                                <w:spacing w:after="160" w:line="259" w:lineRule="auto"/>
                                <w:ind w:left="0" w:right="0" w:firstLine="0"/>
                                <w:jc w:val="left"/>
                              </w:pPr>
                              <w:r>
                                <w:rPr>
                                  <w:b/>
                                  <w:sz w:val="40"/>
                                </w:rPr>
                                <w:t>b</w:t>
                              </w:r>
                            </w:p>
                          </w:txbxContent>
                        </wps:txbx>
                        <wps:bodyPr horzOverflow="overflow" vert="horz" lIns="0" tIns="0" rIns="0" bIns="0" rtlCol="0">
                          <a:noAutofit/>
                        </wps:bodyPr>
                      </wps:wsp>
                    </wpg:wgp>
                  </a:graphicData>
                </a:graphic>
              </wp:inline>
            </w:drawing>
          </mc:Choice>
          <mc:Fallback>
            <w:pict>
              <v:group w14:anchorId="21105467" id="Group 16661" o:spid="_x0000_s1027" style="width:304.5pt;height:130.9pt;mso-position-horizontal-relative:char;mso-position-vertical-relative:line" coordorigin=",-190" coordsize="37738,1662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">
                <v:rect id="Rectangle 627" o:spid="_x0000_s1028" style="position:absolute;left:1280;top:301;width:501;height:1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" filled="f" stroked="f">
                  <v:textbox inset="0,0,0,0">
                    <w:txbxContent>
                      <w:p w14:paraId="7E7DE605" w14:textId="77777777" w:rsidR="00270DA7" w:rsidRDefault="000A485D">
                        <w:pPr>
                          <w:spacing w:after="160" w:line="259" w:lineRule="auto"/>
                          <w:ind w:left="0" w:right="0" w:firstLine="0"/>
                          <w:jc w:val="left"/>
                        </w:pPr>
                        <w:r>
                          <w:t xml:space="preserve"> </w:t>
                        </w:r>
                      </w:p>
                    </w:txbxContent>
                  </v:textbox>
                </v:rect>
                <v:rect id="Rectangle 628" o:spid="_x0000_s1029" style="position:absolute;top:3025;width:501;height: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" filled="f" stroked="f">
                  <v:textbox inset="0,0,0,0">
                    <w:txbxContent>
                      <w:p w14:paraId="5802DE40" w14:textId="77777777" w:rsidR="00270DA7" w:rsidRDefault="000A485D">
                        <w:pPr>
                          <w:spacing w:after="160" w:line="259" w:lineRule="auto"/>
                          <w:ind w:left="0" w:right="0" w:firstLine="0"/>
                          <w:jc w:val="left"/>
                        </w:pPr>
                        <w:r>
                          <w:rPr>
                            <w:b/>
                          </w:rPr>
                          <w:t xml:space="preserve"> </w:t>
                        </w:r>
                      </w:p>
                    </w:txbxContent>
                  </v:textbox>
                </v:rect>
                <v:rect id="Rectangle 629" o:spid="_x0000_s1030" style="position:absolute;top:5906;width:501;height: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" filled="f" stroked="f">
                  <v:textbox inset="0,0,0,0">
                    <w:txbxContent>
                      <w:p w14:paraId="23A4A231" w14:textId="77777777" w:rsidR="00270DA7" w:rsidRDefault="000A485D">
                        <w:pPr>
                          <w:spacing w:after="160" w:line="259" w:lineRule="auto"/>
                          <w:ind w:left="0" w:right="0" w:firstLine="0"/>
                          <w:jc w:val="left"/>
                        </w:pPr>
                        <w:r>
                          <w:rPr>
                            <w:b/>
                          </w:rPr>
                          <w:t xml:space="preserve"> </w:t>
                        </w:r>
                      </w:p>
                    </w:txbxContent>
                  </v:textbox>
                </v:rect>
                <v:rect id="Rectangle 631" o:spid="_x0000_s1031" style="position:absolute;top:11760;width:501;height: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" filled="f" stroked="f">
                  <v:textbox inset="0,0,0,0">
                    <w:txbxContent>
                      <w:p w14:paraId="13CA4F76" w14:textId="77777777" w:rsidR="00270DA7" w:rsidRDefault="000A485D">
                        <w:pPr>
                          <w:spacing w:after="160" w:line="259" w:lineRule="auto"/>
                          <w:ind w:left="0" w:right="0" w:firstLine="0"/>
                          <w:jc w:val="left"/>
                        </w:pPr>
                        <w:r>
                          <w:rPr>
                            <w:b/>
                          </w:rPr>
                          <w:t xml:space="preserve"> </w:t>
                        </w:r>
                      </w:p>
                    </w:txbxContent>
                  </v:textbox>
                </v:rect>
                <v:rect id="Rectangle 632" o:spid="_x0000_s1032" style="position:absolute;top:14641;width:501;height: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" filled="f" stroked="f">
                  <v:textbox inset="0,0,0,0">
                    <w:txbxContent>
                      <w:p w14:paraId="4E566897" w14:textId="77777777" w:rsidR="00270DA7" w:rsidRDefault="000A485D">
                        <w:pPr>
                          <w:spacing w:after="160" w:line="259" w:lineRule="auto"/>
                          <w:ind w:left="0" w:right="0" w:firstLine="0"/>
                          <w:jc w:val="left"/>
                        </w:pPr>
                        <w:r>
                          <w:rPr>
                            <w:b/>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97" o:spid="_x0000_s1033" type="#_x0000_t75" style="position:absolute;left:4572;top:-190;width:19716;height:16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">
                  <v:imagedata r:id="rId15" o:title=""/>
                </v:shape>
                <v:shape id="Picture 699" o:spid="_x0000_s1034" type="#_x0000_t75" style="position:absolute;left:25431;top:13;width:12307;height:16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">
                  <v:imagedata r:id="rId16" o:title=""/>
                </v:shape>
                <v:shape id="Picture 19493" o:spid="_x0000_s1035" type="#_x0000_t75" style="position:absolute;left:5393;top:1791;width:1494;height:1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">
                  <v:imagedata r:id="rId17" o:title=""/>
                </v:shape>
                <v:shape id="Shape 705" o:spid="_x0000_s1036" style="position:absolute;left:5937;top:2462;width:274;height:461;visibility:visible;mso-wrap-style:square;v-text-anchor:top" coordsize="27432,4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" path="m27432,c17272,5969,9779,12319,4953,19050,1651,23495,,28067,,32639v,3810,1397,7239,4191,10160c6223,45085,9144,46101,12954,46101v4064,,9017,-2286,14478,-6986l27432,xe" filled="f" strokecolor="#4471c4" strokeweight=".8pt">
                  <v:path arrowok="t" textboxrect="0,0,27432,46101"/>
                </v:shape>
                <v:shape id="Shape 706" o:spid="_x0000_s1037" style="position:absolute;left:5595;top:1913;width:1123;height:1221;visibility:visible;mso-wrap-style:square;v-text-anchor:top" coordsize="112268,122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" path="m55880,c66929,,75692,2413,82169,7112v6477,4699,10668,9779,12573,15240c95885,25908,96393,33909,96393,46482r,45466c96393,97282,96647,100584,97028,101981v508,1397,1143,2413,1905,3048c99822,105664,100711,106045,101854,106045v2159,,4318,-1524,6604,-4699l112268,104394v-4191,6223,-8509,10668,-12954,13462c94869,120650,89789,122047,84074,122047v-6604,,-11811,-1651,-15621,-4699c64643,114173,62357,109474,61595,103124,47371,115697,34544,122047,23241,122047v-6731,,-12192,-2159,-16637,-6604c2159,111125,,105664,,99060,,90043,3810,82042,11430,74930,19177,67818,35814,58293,61595,46482r,-11684c61595,25908,61087,20320,60198,18034,59182,15748,57404,13716,54737,12065,52070,10414,49022,9525,45720,9525v-5461,,-9906,1143,-13335,3556c30099,14605,29083,16383,29083,18415v,1778,1143,3937,3429,6477c35687,28448,37338,31877,37338,35306v,4064,-1524,7493,-4572,10414c29718,48514,25781,50038,20828,50038v-5207,,-9652,-1651,-13208,-4826c4064,42037,2286,38354,2286,34163v,-5969,2413,-11811,7112,-17272c14224,11430,20828,7239,29337,4445,37846,1524,46609,,55880,xe" filled="f" strokecolor="#4471c4" strokeweight=".8pt">
                  <v:path arrowok="t" textboxrect="0,0,112268,122047"/>
                </v:shape>
                <v:rect id="Rectangle 707" o:spid="_x0000_s1038" style="position:absolute;left:5595;top:882;width:1705;height:3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" filled="f" stroked="f">
                  <v:textbox inset="0,0,0,0">
                    <w:txbxContent>
                      <w:p w14:paraId="1F5EFCFE" w14:textId="77777777" w:rsidR="00270DA7" w:rsidRDefault="000A485D">
                        <w:pPr>
                          <w:spacing w:after="160" w:line="259" w:lineRule="auto"/>
                          <w:ind w:left="0" w:right="0" w:firstLine="0"/>
                          <w:jc w:val="left"/>
                        </w:pPr>
                        <w:r>
                          <w:rPr>
                            <w:b/>
                            <w:sz w:val="40"/>
                          </w:rPr>
                          <w:t>a</w:t>
                        </w:r>
                      </w:p>
                    </w:txbxContent>
                  </v:textbox>
                </v:rect>
                <v:shape id="Picture 709" o:spid="_x0000_s1039" type="#_x0000_t75" style="position:absolute;left:27791;top:1106;width:1806;height:2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">
                  <v:imagedata r:id="rId18" o:title=""/>
                </v:shape>
                <v:shape id="Shape 712" o:spid="_x0000_s1040" style="position:absolute;left:28558;top:1918;width:405;height:1010;visibility:visible;mso-wrap-style:square;v-text-anchor:top" coordsize="40513,100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" path="m20701,c13462,,6604,4064,,12192l,64135c,74803,254,81535,762,84455v889,4826,2794,8890,5969,11938c9906,99441,13970,100965,18923,100965v4191,,7874,-1270,10922,-3683c32893,94869,35433,90043,37465,82931v2032,-7239,3048,-20066,3048,-38734c40513,26289,38227,13970,33782,7239,30480,2413,26162,,20701,xe" filled="f" strokecolor="#4471c4" strokeweight=".8pt">
                  <v:path arrowok="t" textboxrect="0,0,40513,100965"/>
                </v:shape>
                <v:shape id="Shape 713" o:spid="_x0000_s1041" style="position:absolute;left:28073;top:1285;width:1261;height:1731;visibility:visible;mso-wrap-style:square;v-text-anchor:top" coordsize="126111,173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" path="m,l48514,r,64389c58420,54229,69088,49149,80772,49149v8001,,15621,2413,22606,7112c110490,60960,116078,67564,120015,76327v4064,8636,6096,18669,6096,29972c126111,118999,123571,130683,118491,141097v-5080,10414,-11938,18288,-20447,23749c89535,170307,79883,173101,68961,173101v-6350,,-11938,-1016,-16891,-3048c47117,168021,42291,164846,37592,160274l18161,172974r-4191,l13970,24257v,-6731,-381,-10922,-889,-12446c12192,9398,10922,7747,9144,6604,7366,5461,4318,4826,,4699l,xe" filled="f" strokecolor="#4471c4" strokeweight=".8pt">
                  <v:path arrowok="t" textboxrect="0,0,126111,173101"/>
                </v:shape>
                <v:rect id="Rectangle 714" o:spid="_x0000_s1042" style="position:absolute;left:28073;top:657;width:1555;height:3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" filled="f" stroked="f">
                  <v:textbox inset="0,0,0,0">
                    <w:txbxContent>
                      <w:p w14:paraId="501751C7" w14:textId="77777777" w:rsidR="00270DA7" w:rsidRDefault="000A485D">
                        <w:pPr>
                          <w:spacing w:after="160" w:line="259" w:lineRule="auto"/>
                          <w:ind w:left="0" w:right="0" w:firstLine="0"/>
                          <w:jc w:val="left"/>
                        </w:pPr>
                        <w:r>
                          <w:rPr>
                            <w:b/>
                            <w:sz w:val="40"/>
                          </w:rPr>
                          <w:t>b</w:t>
                        </w:r>
                      </w:p>
                    </w:txbxContent>
                  </v:textbox>
                </v:rect>
                <w10:anchorlock/>
              </v:group>
            </w:pict>
          </mc:Fallback>
        </mc:AlternateContent>
      </w:r>
      <w:r w:rsidRPr="000010B7">
        <w:t xml:space="preserve">  </w:t>
      </w:r>
      <w:r w:rsidRPr="0019135D">
        <w:rPr>
          <w:noProof/>
        </w:rPr>
        <w:drawing>
          <wp:inline distT="0" distB="0" distL="0" distR="0" wp14:anchorId="1CEBC1F3" wp14:editId="1A869898">
            <wp:extent cx="1418980" cy="1664335"/>
            <wp:effectExtent l="0" t="0" r="0" b="0"/>
            <wp:docPr id="577300900" name="Image 16" descr="Les arbres d'importance, à protéger à Dialacoto au Sénégal orien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s arbres d'importance, à protéger à Dialacoto au Sénégal oriental"/>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0800000" flipV="1">
                      <a:off x="0" y="0"/>
                      <a:ext cx="1445546" cy="1695495"/>
                    </a:xfrm>
                    <a:prstGeom prst="rect">
                      <a:avLst/>
                    </a:prstGeom>
                    <a:noFill/>
                    <a:ln>
                      <a:noFill/>
                    </a:ln>
                  </pic:spPr>
                </pic:pic>
              </a:graphicData>
            </a:graphic>
          </wp:inline>
        </w:drawing>
      </w:r>
    </w:p>
    <w:p w14:paraId="61F976EE" w14:textId="04F273DF" w:rsidR="00270DA7" w:rsidRPr="000010B7" w:rsidRDefault="000A485D">
      <w:pPr>
        <w:spacing w:after="173" w:line="360" w:lineRule="auto"/>
        <w:ind w:left="-5" w:right="15"/>
        <w:rPr>
          <w:b/>
          <w:sz w:val="26"/>
        </w:rPr>
      </w:pPr>
      <w:r w:rsidRPr="000010B7">
        <w:rPr>
          <w:b/>
        </w:rPr>
        <w:t xml:space="preserve">Figure 2: </w:t>
      </w:r>
      <w:proofErr w:type="spellStart"/>
      <w:r w:rsidRPr="000010B7">
        <w:rPr>
          <w:i/>
        </w:rPr>
        <w:t>Parkia</w:t>
      </w:r>
      <w:proofErr w:type="spellEnd"/>
      <w:r w:rsidRPr="000010B7">
        <w:rPr>
          <w:i/>
        </w:rPr>
        <w:t xml:space="preserve"> </w:t>
      </w:r>
      <w:proofErr w:type="spellStart"/>
      <w:r w:rsidRPr="000010B7">
        <w:rPr>
          <w:i/>
        </w:rPr>
        <w:t>biglobosa</w:t>
      </w:r>
      <w:proofErr w:type="spellEnd"/>
      <w:r w:rsidRPr="000010B7">
        <w:rPr>
          <w:b/>
        </w:rPr>
        <w:t xml:space="preserve">; a </w:t>
      </w:r>
      <w:r w:rsidRPr="000010B7">
        <w:t xml:space="preserve">= </w:t>
      </w:r>
      <w:proofErr w:type="spellStart"/>
      <w:r w:rsidRPr="000010B7">
        <w:t>tree</w:t>
      </w:r>
      <w:proofErr w:type="spellEnd"/>
      <w:r w:rsidRPr="000010B7">
        <w:t xml:space="preserve"> (source: </w:t>
      </w:r>
      <w:proofErr w:type="spellStart"/>
      <w:r w:rsidRPr="000010B7">
        <w:t>Vitellaria</w:t>
      </w:r>
      <w:proofErr w:type="spellEnd"/>
      <w:r w:rsidR="00A61097" w:rsidRPr="000010B7">
        <w:t xml:space="preserve"> : </w:t>
      </w:r>
      <w:hyperlink r:id="rId20" w:history="1">
        <w:r w:rsidR="00FF6263" w:rsidRPr="000010B7">
          <w:rPr>
            <w:rStyle w:val="Hyperlink"/>
          </w:rPr>
          <w:t>https://de.wikipedia.org/wiki/User:Vitellaria</w:t>
        </w:r>
      </w:hyperlink>
      <w:r w:rsidR="00FF6263" w:rsidRPr="000010B7">
        <w:t xml:space="preserve"> </w:t>
      </w:r>
      <w:r w:rsidRPr="000010B7">
        <w:t xml:space="preserve">); </w:t>
      </w:r>
      <w:r w:rsidRPr="000010B7">
        <w:rPr>
          <w:b/>
        </w:rPr>
        <w:t xml:space="preserve">b </w:t>
      </w:r>
      <w:r w:rsidRPr="000010B7">
        <w:t xml:space="preserve">= </w:t>
      </w:r>
      <w:proofErr w:type="spellStart"/>
      <w:r w:rsidRPr="000010B7">
        <w:t>flower</w:t>
      </w:r>
      <w:proofErr w:type="spellEnd"/>
      <w:r w:rsidRPr="000010B7">
        <w:t xml:space="preserve"> (source: Ji-Elle</w:t>
      </w:r>
      <w:r w:rsidR="00A61097" w:rsidRPr="000010B7">
        <w:t xml:space="preserve"> : </w:t>
      </w:r>
      <w:hyperlink r:id="rId21" w:history="1">
        <w:r w:rsidR="00FF6263" w:rsidRPr="000010B7">
          <w:rPr>
            <w:rStyle w:val="Hyperlink"/>
          </w:rPr>
          <w:t>https://commons.wikimedia.org/wiki/User:Ji-Elle</w:t>
        </w:r>
      </w:hyperlink>
      <w:r w:rsidR="00FF6263" w:rsidRPr="000010B7">
        <w:t xml:space="preserve"> </w:t>
      </w:r>
      <w:r w:rsidRPr="000010B7">
        <w:t xml:space="preserve">); </w:t>
      </w:r>
      <w:r w:rsidRPr="000010B7">
        <w:rPr>
          <w:b/>
        </w:rPr>
        <w:t xml:space="preserve">c </w:t>
      </w:r>
      <w:r w:rsidRPr="000010B7">
        <w:t>= fruit (source:</w:t>
      </w:r>
      <w:r w:rsidR="00FF6263" w:rsidRPr="000010B7">
        <w:t xml:space="preserve"> </w:t>
      </w:r>
      <w:hyperlink r:id="rId22" w:history="1">
        <w:r w:rsidR="0061048E" w:rsidRPr="000010B7">
          <w:rPr>
            <w:rStyle w:val="Hyperlink"/>
          </w:rPr>
          <w:t>https://www.google.com/url?sa=i&amp;url=https%3A%2F%2Fpanegmv.org%2Fsites%2Fdefault</w:t>
        </w:r>
        <w:r w:rsidR="0061048E" w:rsidRPr="000010B7">
          <w:rPr>
            <w:rStyle w:val="Hyperlink"/>
          </w:rPr>
          <w:lastRenderedPageBreak/>
          <w:t>%2Ffiles%2FRessource%2Fdocuments%2Flivret_expert_16_5x24cm_v3.pdf&amp;psig=AOvVaw2lY7QJuWiTP6Nn-VsoJenP&amp;ust=1761387928418000&amp;source=images&amp;opi=89978449</w:t>
        </w:r>
      </w:hyperlink>
      <w:r w:rsidR="0061048E" w:rsidRPr="000010B7">
        <w:t xml:space="preserve"> </w:t>
      </w:r>
      <w:r w:rsidR="00FF6263" w:rsidRPr="000010B7">
        <w:t xml:space="preserve"> </w:t>
      </w:r>
      <w:r w:rsidRPr="000010B7">
        <w:rPr>
          <w:b/>
          <w:sz w:val="26"/>
        </w:rPr>
        <w:t xml:space="preserve"> </w:t>
      </w:r>
      <w:r w:rsidR="0061048E" w:rsidRPr="000010B7">
        <w:rPr>
          <w:b/>
          <w:sz w:val="26"/>
        </w:rPr>
        <w:t>)</w:t>
      </w:r>
    </w:p>
    <w:p w14:paraId="64815190" w14:textId="77777777" w:rsidR="008D0B69" w:rsidRPr="000010B7" w:rsidRDefault="008D0B69">
      <w:pPr>
        <w:spacing w:before="120" w:after="120" w:line="360" w:lineRule="auto"/>
        <w:ind w:left="-6" w:right="17" w:hanging="11"/>
        <w:rPr>
          <w:b/>
          <w:bCs/>
        </w:rPr>
      </w:pPr>
    </w:p>
    <w:p w14:paraId="3A54733C" w14:textId="65FE3698" w:rsidR="00270DA7" w:rsidRDefault="000A485D">
      <w:pPr>
        <w:spacing w:before="120" w:after="120" w:line="360" w:lineRule="auto"/>
        <w:ind w:left="-6" w:right="17" w:hanging="11"/>
        <w:rPr>
          <w:b/>
          <w:bCs/>
          <w:lang w:val="en-US"/>
        </w:rPr>
      </w:pPr>
      <w:r>
        <w:rPr>
          <w:b/>
          <w:bCs/>
          <w:lang w:val="en-US"/>
        </w:rPr>
        <w:t xml:space="preserve">Traditional use </w:t>
      </w:r>
    </w:p>
    <w:p w14:paraId="54D5986A" w14:textId="5952CFCB" w:rsidR="00270DA7" w:rsidRDefault="000A485D">
      <w:pPr>
        <w:spacing w:line="360" w:lineRule="auto"/>
        <w:ind w:left="-5" w:right="15"/>
        <w:rPr>
          <w:lang w:val="en-US"/>
        </w:rPr>
      </w:pP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is a multifunctional plant widely used by the populations of dry Africa. Local people know the plant and use it in a variety of ways, and local knowledge of the species is diverse and influenced by several ethnic groups.</w:t>
      </w:r>
      <w:r w:rsidR="00FE01AA">
        <w:fldChar w:fldCharType="begin"/>
      </w:r>
      <w:r w:rsidR="000010B7">
        <w:rPr>
          <w:lang w:val="en-US"/>
        </w:rPr>
        <w:instrText xml:space="preserve"> ADDIN ZOTERO_ITEM CSL_CITATION {"citationID":"4W6NytR0","properties":{"formattedCitation":"(Donkor et al., 2023)","plainCitation":"(Donkor et al., 2023)","noteIndex":0},"citationItems":[{"id":307,"uris":["http://zotero.org/users/local/eBDHpon9/items/39TL8SRU","http://zotero.org/users/local/eBDHpon9/items/A8R52WGU"],"itemData":{"id":307,"type":"article-journal","abstract":"Herbal extracts are a well-known source of therapeutically important bioactive chemicals since they are widely available, relatively inexpensive, and have fewer adverse effects. The three plants' leaves have been used to treat a variety of illnesses in Ghana, including skin conditions and wound infections. Their effectiveness as an ointment in treating the aforementioned illnesses has not yet been shown, though. The extracts were made into an ointment with polyethylene glycol (PEG), and both the ointment and the raw extracts were examined for in vitro antibacterial activity. The three (3) chosen bacterial isolates were subjected to potential activities of the plant extracts from different extractants. The minimum bactericidal concentration (MBC) and minimum inhibitory concentration (MIC) values for the plant extracts were both low. The herbal ointment made with Sida acuta extract from both extractants showed significantly different activity (P &lt; 0.05), against the test pathogens when compared to the reference medication (Madecassol®). However, the activities of formulated herbal ointment from both P. amarus and P. biglobosa extracts were comparable at higher concentrations to the standard drug used. Notably, both plant extracts and extract-PEG manufactured ointments exhibit significant in vitro efficacy against the disease-causing bacterial species. The current study is the first in-depth account of Parkia species with regard to an examination of herbal ointments made from leaves extract obtained utilizing solvents such as water and ethanol. Our research findings have important implications for the pharmaceutical industry in terms of providing a suitable, workable, and alternative supply of bioactive compounds and anti-infective agents.","container-title":"Heliyon","DOI":"10.1016/j.heliyon.2023.e19316","ISSN":"2405-8440","issue":"9","journalAbbreviation":"Heliyon","page":"e19316","source":"ScienceDirect","title":"Evaluation of extracts from Sida acuta, Phyllanthus amarus, Parkia biglobosa and their herbal ointment for therapeutic and biological activities","volume":"9","author":[{"family":"Donkor","given":"Addai-Mensah"},{"family":"Ahenkorah","given":"Benjamin"},{"family":"Wallah","given":"Timothy Ajigepungu"},{"family":"Yakubu","given":"Abdallah"}],"issued":{"date-parts":[["2023",9,1]]}}}],"schema":"https://github.com/citation-style-language/schema/raw/master/csl-citation.json"} </w:instrText>
      </w:r>
      <w:r w:rsidR="00FE01AA">
        <w:fldChar w:fldCharType="separate"/>
      </w:r>
      <w:r w:rsidR="000010B7" w:rsidRPr="000010B7">
        <w:rPr>
          <w:lang w:val="en-US"/>
        </w:rPr>
        <w:t xml:space="preserve">(Donkor et </w:t>
      </w:r>
      <w:r w:rsidR="000010B7" w:rsidRPr="00C0204A">
        <w:rPr>
          <w:i/>
          <w:iCs/>
          <w:lang w:val="en-US"/>
        </w:rPr>
        <w:t>al</w:t>
      </w:r>
      <w:r w:rsidR="000010B7" w:rsidRPr="000010B7">
        <w:rPr>
          <w:lang w:val="en-US"/>
        </w:rPr>
        <w:t>., 2023)</w:t>
      </w:r>
      <w:r w:rsidR="00FE01AA">
        <w:fldChar w:fldCharType="end"/>
      </w:r>
      <w:r>
        <w:rPr>
          <w:lang w:val="en-US"/>
        </w:rPr>
        <w:t xml:space="preserve"> In traditional medicine, it is used in the treatment of various illnesses. Roots, bark, leaves, fruit, flowers and seeds are used to treat a variety of illnesses. For example, </w:t>
      </w:r>
      <w:r w:rsidR="003E1CC1" w:rsidRPr="003E1CC1">
        <w:rPr>
          <w:lang w:val="en-US"/>
        </w:rPr>
        <w:t>studies reported the use</w:t>
      </w:r>
      <w:r w:rsidR="003E1CC1">
        <w:rPr>
          <w:lang w:val="en-US"/>
        </w:rPr>
        <w:t xml:space="preserve"> </w:t>
      </w:r>
      <w:r>
        <w:rPr>
          <w:lang w:val="en-US"/>
        </w:rPr>
        <w:t xml:space="preserve">the stem bark and leaves of </w:t>
      </w:r>
      <w:r>
        <w:rPr>
          <w:i/>
          <w:lang w:val="en-US"/>
        </w:rPr>
        <w:t xml:space="preserve">P. </w:t>
      </w:r>
      <w:proofErr w:type="spellStart"/>
      <w:r>
        <w:rPr>
          <w:i/>
          <w:lang w:val="en-US"/>
        </w:rPr>
        <w:t>biglobosa</w:t>
      </w:r>
      <w:proofErr w:type="spellEnd"/>
      <w:r>
        <w:rPr>
          <w:i/>
          <w:lang w:val="en-US"/>
        </w:rPr>
        <w:t xml:space="preserve"> </w:t>
      </w:r>
      <w:r>
        <w:rPr>
          <w:lang w:val="en-US"/>
        </w:rPr>
        <w:t>to treat various skin disorders.</w:t>
      </w:r>
      <w:r w:rsidR="00FE01AA" w:rsidRPr="00FE01AA">
        <w:rPr>
          <w:lang w:val="en-US"/>
        </w:rPr>
        <w:t xml:space="preserve"> </w:t>
      </w:r>
      <w:r w:rsidR="00FE01AA">
        <w:fldChar w:fldCharType="begin"/>
      </w:r>
      <w:r w:rsidR="000010B7">
        <w:rPr>
          <w:lang w:val="en-US"/>
        </w:rPr>
        <w:instrText xml:space="preserve"> ADDIN ZOTERO_ITEM CSL_CITATION {"citationID":"PziHf8Zd","properties":{"formattedCitation":"(Ekperikpe et al., 2019; Osafo et al., 2023)","plainCitation":"(Ekperikpe et al., 2019; Osafo et al., 2023)","noteIndex":0},"citationItems":[{"id":308,"uris":["http://zotero.org/users/local/eBDHpon9/items/WHM2CSHX","http://zotero.org/users/local/eBDHpon9/items/TI3XVQ5W"],"itemData":{"id":308,"type":"article-journal","abstract":"Ethnopharmacological relevance\nParkia biglobosa seeds are used to treat diabetes and complications hence this study.\nAim\nThis study investigated the effects of Parkia biglobosa aqueous seed extract on some biochemical, haematological and histopathological indices in streptozotocin-induced diabetic rats.\nMaterials and methods\nWistar rats of either sex (180–300 g) were fasted overnight and diabetes mellitus induced using streptozotocin 40 mg/kg IP. Diabetes mellitus (fasting blood glucose ≥ 200 mg/dl) was confirmed 48 h later. The rats were randomly grouped into six groups (n = 5): Group 1 (diabetic untreated control), group 2 (Parkia biglobosa 200 mg/kg), group 3 (Parkia biglobosa 400 mg/kg). group 4 (Parkia biglobosa 800 mg/kg), group 5 (glibenclamide 5 mg/kg as standard drug control) and group 6 (normoglycaemic control). They were treated daily. Acute toxicity study and phytochemical screening were also performed. Fourteen days later, they were sacrificed under chloroform anaesthesia. Vital organs (kidneys, liver and pancreas) and blood samples were obtained for histopathological, biochemical and haematological analysis.\nResults\nParkia biglobosa aqueous seed extract at the various doses caused significant (P &lt; 0.05) elevations in red blood cell parameters in comparison to the diabetic control. The mean cell volume did not differ significantly from the diabetic control while 200 mg/kg and 400 mg/kg doses of the extract did not significantly modify the HCT levels. Treatment with Parkia biglobosa significantly (P &lt; 0.05) lowered white blood cell and platelet counts in comparison to the diabetic control. Liver enzymes and total bilirubin levels were significantly (P &lt; 0.05) reduced while total protein increased in the treated diabetic rats in comparison to controls. Treatment with Parkia biglobosa extract significantly (P &lt; 0.05) increased bicarbonate and sodium ion levels while decreasing potassium ion levels. Chloride levels were not significantly different from the diabetic control.\nConclusion\nThese data suggest that Parkia biglobosa ameliorates biochemical, haematological and histopathological changes associated with diabetes mellitus.","container-title":"Journal of Ethnopharmacology","DOI":"10.1016/j.jep.2018.09.016","ISSN":"0378-8741","journalAbbreviation":"Journal of Ethnopharmacology","page":"1-10","source":"ScienceDirect","title":"Effects of Parkia biglobosa aqueous seed extract on some biochemical, haematological and histopathological parameters in streptozotocin induced diabetic rats","volume":"228","author":[{"family":"Ekperikpe","given":"Ubong S."},{"family":"Owolabi","given":"Omonkhelin J."},{"family":"Olapeju","given":"Bolanle I."}],"issued":{"date-parts":[["2019",1,10]]}}},{"id":350,"uris":["http://zotero.org/users/local/eBDHpon9/items/IG3Y4NCX","http://zotero.org/users/local/eBDHpon9/items/Y8XDYH2V"],"itemData":{"id":350,"type":"article-journal","container-title":"Scientific African","note":"publisher: Elsevier","page":"e01464","source":"Google Scholar","title":"In vitro antileishmanial activity and molecular docking studies of lupeol and monostearin, isolated from Parkia biglobosa","volume":"19","author":[{"family":"Osafo","given":"Thomas"},{"family":"Philips","given":"Trudy Janice"},{"family":"Adomako","given":"Abigail Kusiwaa"},{"family":"Borquaye","given":"Lawrence Sheringham"},{"family":"Ekuadzi","given":"Edmund"},{"family":"Appiah-Opong","given":"Regina"},{"family":"Dickson","given":"Rita Akosua"}],"issued":{"date-parts":[["2023"]]}}}],"schema":"https://github.com/citation-style-language/schema/raw/master/csl-citation.json"} </w:instrText>
      </w:r>
      <w:r w:rsidR="00FE01AA">
        <w:fldChar w:fldCharType="separate"/>
      </w:r>
      <w:r w:rsidR="000010B7" w:rsidRPr="000010B7">
        <w:rPr>
          <w:lang w:val="en-US"/>
        </w:rPr>
        <w:t xml:space="preserve">(Ekperikpe et al., 2019; Osafo et </w:t>
      </w:r>
      <w:r w:rsidR="000010B7" w:rsidRPr="00C0204A">
        <w:rPr>
          <w:i/>
          <w:iCs/>
          <w:lang w:val="en-US"/>
        </w:rPr>
        <w:t>al</w:t>
      </w:r>
      <w:r w:rsidR="000010B7" w:rsidRPr="000010B7">
        <w:rPr>
          <w:lang w:val="en-US"/>
        </w:rPr>
        <w:t>., 2023)</w:t>
      </w:r>
      <w:r w:rsidR="00FE01AA">
        <w:fldChar w:fldCharType="end"/>
      </w:r>
      <w:r>
        <w:rPr>
          <w:lang w:val="en-US"/>
        </w:rPr>
        <w:t xml:space="preserve"> The decoction and paste made from the stem bark and pods of </w:t>
      </w:r>
      <w:r>
        <w:rPr>
          <w:i/>
          <w:lang w:val="en-US"/>
        </w:rPr>
        <w:t xml:space="preserve">P. </w:t>
      </w:r>
      <w:proofErr w:type="spellStart"/>
      <w:r>
        <w:rPr>
          <w:i/>
          <w:lang w:val="en-US"/>
        </w:rPr>
        <w:t>biglobosa</w:t>
      </w:r>
      <w:proofErr w:type="spellEnd"/>
      <w:r>
        <w:rPr>
          <w:i/>
          <w:lang w:val="en-US"/>
        </w:rPr>
        <w:t xml:space="preserve"> </w:t>
      </w:r>
      <w:r>
        <w:rPr>
          <w:lang w:val="en-US"/>
        </w:rPr>
        <w:t>have also been used to treat hypertension.</w:t>
      </w:r>
      <w:r w:rsidR="00FE01AA">
        <w:fldChar w:fldCharType="begin"/>
      </w:r>
      <w:r w:rsidR="000010B7">
        <w:rPr>
          <w:lang w:val="en-US"/>
        </w:rPr>
        <w:instrText xml:space="preserve"> ADDIN ZOTERO_ITEM CSL_CITATION {"citationID":"WZbQDTJv","properties":{"formattedCitation":"(Coulibaly et al., 2016; Donkor et al., 2023)","plainCitation":"(Coulibaly et al., 2016; Donkor et al., 2023)","noteIndex":0},"citationItems":[{"id":307,"uris":["http://zotero.org/users/local/eBDHpon9/items/39TL8SRU","http://zotero.org/users/local/eBDHpon9/items/A8R52WGU"],"itemData":{"id":307,"type":"article-journal","abstract":"Herbal extracts are a well-known source of therapeutically important bioactive chemicals since they are widely available, relatively inexpensive, and have fewer adverse effects. The three plants' leaves have been used to treat a variety of illnesses in Ghana, including skin conditions and wound infections. Their effectiveness as an ointment in treating the aforementioned illnesses has not yet been shown, though. The extracts were made into an ointment with polyethylene glycol (PEG), and both the ointment and the raw extracts were examined for in vitro antibacterial activity. The three (3) chosen bacterial isolates were subjected to potential activities of the plant extracts from different extractants. The minimum bactericidal concentration (MBC) and minimum inhibitory concentration (MIC) values for the plant extracts were both low. The herbal ointment made with Sida acuta extract from both extractants showed significantly different activity (P &lt; 0.05), against the test pathogens when compared to the reference medication (Madecassol®). However, the activities of formulated herbal ointment from both P. amarus and P. biglobosa extracts were comparable at higher concentrations to the standard drug used. Notably, both plant extracts and extract-PEG manufactured ointments exhibit significant in vitro efficacy against the disease-causing bacterial species. The current study is the first in-depth account of Parkia species with regard to an examination of herbal ointments made from leaves extract obtained utilizing solvents such as water and ethanol. Our research findings have important implications for the pharmaceutical industry in terms of providing a suitable, workable, and alternative supply of bioactive compounds and anti-infective agents.","container-title":"Heliyon","DOI":"10.1016/j.heliyon.2023.e19316","ISSN":"2405-8440","issue":"9","journalAbbreviation":"Heliyon","page":"e19316","source":"ScienceDirect","title":"Evaluation of extracts from Sida acuta, Phyllanthus amarus, Parkia biglobosa and their herbal ointment for therapeutic and biological activities","volume":"9","author":[{"family":"Donkor","given":"Addai-Mensah"},{"family":"Ahenkorah","given":"Benjamin"},{"family":"Wallah","given":"Timothy Ajigepungu"},{"family":"Yakubu","given":"Abdallah"}],"issued":{"date-parts":[["2023",9,1]]}}},{"id":133,"uris":["http://zotero.org/users/local/eBDHpon9/items/XNWWZ89S"],"itemData":{"id":133,"type":"article-journal","container-title":"Open Journal of Gastroenterology","issue":"11","note":"publisher: Scientific Research Publishing","page":"343–352","source":"Google Scholar","title":"The haemorrhoids’ pathology: epidemiological, diagnostic, therapeutic and evolutionary aspects","title-short":"The haemorrhoids’ pathology","volume":"6","author":[{"family":"Coulibaly","given":"A."},{"family":"Kafando","given":"R."},{"family":"Somda","given":"K. S."},{"family":"Doamba","given":"C."},{"family":"Koura","given":"M."},{"family":"Somé","given":"C. C."},{"family":"Ouédraogo","given":"T."},{"family":"Traoré","given":"S."}],"issued":{"date-parts":[["2016"]]}}}],"schema":"https://github.com/citation-style-language/schema/raw/master/csl-citation.json"} </w:instrText>
      </w:r>
      <w:r w:rsidR="00FE01AA">
        <w:fldChar w:fldCharType="separate"/>
      </w:r>
      <w:r w:rsidR="000010B7" w:rsidRPr="000010B7">
        <w:rPr>
          <w:lang w:val="en-US"/>
        </w:rPr>
        <w:t xml:space="preserve">(Coulibaly et </w:t>
      </w:r>
      <w:r w:rsidR="000010B7" w:rsidRPr="00C0204A">
        <w:rPr>
          <w:i/>
          <w:iCs/>
          <w:lang w:val="en-US"/>
        </w:rPr>
        <w:t>al</w:t>
      </w:r>
      <w:r w:rsidR="000010B7" w:rsidRPr="000010B7">
        <w:rPr>
          <w:lang w:val="en-US"/>
        </w:rPr>
        <w:t xml:space="preserve">., 2016; Donkor et </w:t>
      </w:r>
      <w:r w:rsidR="000010B7" w:rsidRPr="00C0204A">
        <w:rPr>
          <w:i/>
          <w:iCs/>
          <w:lang w:val="en-US"/>
        </w:rPr>
        <w:t>al.</w:t>
      </w:r>
      <w:r w:rsidR="000010B7" w:rsidRPr="000010B7">
        <w:rPr>
          <w:lang w:val="en-US"/>
        </w:rPr>
        <w:t>, 2023)</w:t>
      </w:r>
      <w:r w:rsidR="00FE01AA">
        <w:fldChar w:fldCharType="end"/>
      </w:r>
      <w:r>
        <w:rPr>
          <w:lang w:val="en-US"/>
        </w:rPr>
        <w:t xml:space="preserve"> In the pharmacopoeia of northern Cameroon, its leaves and bark are used by traditional healers against snakebite, pneumonia, bronchitis, wounds and fever</w:t>
      </w:r>
      <w:r w:rsidR="00FE01AA">
        <w:rPr>
          <w:lang w:val="en-US"/>
        </w:rPr>
        <w:t>.</w:t>
      </w:r>
      <w:r w:rsidR="00FE01AA">
        <w:fldChar w:fldCharType="begin"/>
      </w:r>
      <w:r w:rsidR="000010B7">
        <w:rPr>
          <w:lang w:val="en-US"/>
        </w:rPr>
        <w:instrText xml:space="preserve"> ADDIN ZOTERO_ITEM CSL_CITATION {"citationID":"8bWGXha0","properties":{"formattedCitation":"(ABIOGeT, n.d.)","plainCitation":"(ABIOGeT, n.d.)","noteIndex":0},"citationItems":[{"id":365,"uris":["http://zotero.org/users/local/eBDHpon9/items/XBTPZ85Q"],"itemData":{"id":365,"type":"document","title":"Fiches techniques n ̊14-Parkia biglobosa","author":[{"family":"ABIOGeT","given":""}]}}],"schema":"https://github.com/citation-style-language/schema/raw/master/csl-citation.json"} </w:instrText>
      </w:r>
      <w:r w:rsidR="00FE01AA">
        <w:fldChar w:fldCharType="separate"/>
      </w:r>
      <w:r w:rsidR="000010B7" w:rsidRPr="000010B7">
        <w:rPr>
          <w:lang w:val="en-US"/>
        </w:rPr>
        <w:t>(ABIOGeT, n.d.)</w:t>
      </w:r>
      <w:r w:rsidR="00FE01AA">
        <w:fldChar w:fldCharType="end"/>
      </w:r>
      <w:r w:rsidR="00FE01AA" w:rsidRPr="00FE01AA">
        <w:rPr>
          <w:lang w:val="en-US"/>
        </w:rPr>
        <w:t xml:space="preserve"> </w:t>
      </w:r>
      <w:r>
        <w:rPr>
          <w:lang w:val="en-US"/>
        </w:rPr>
        <w:t xml:space="preserve"> The bark is used as a mouthwash, by inhalation of steam, for toothache or ear ailments. The bark is also used to treat diseases such as ulcers, bilharzia, malaria, diarrhea, violent colic and vomiting, sterility, venereal disease, guinea worm, edema and rickets. It is macerated in baths for leprosy and used as a poison antidote. The leaves are used in lotions for eyes, burns, hemorrhoids and toothache. Bark is also used to treat hemorrhoids, bilharzia, leprosy, hookworms, jaundice and hypertension</w:t>
      </w:r>
      <w:r>
        <w:rPr>
          <w:rFonts w:ascii="Calibri" w:eastAsia="Calibri" w:hAnsi="Calibri" w:cs="Calibri"/>
          <w:sz w:val="22"/>
          <w:lang w:val="en-US"/>
        </w:rPr>
        <w:t>.</w:t>
      </w:r>
      <w:r w:rsidR="00FE01AA">
        <w:fldChar w:fldCharType="begin"/>
      </w:r>
      <w:r w:rsidR="000010B7">
        <w:rPr>
          <w:lang w:val="en-US"/>
        </w:rPr>
        <w:instrText xml:space="preserve"> ADDIN ZOTERO_ITEM CSL_CITATION {"citationID":"53i2l7qJ","properties":{"formattedCitation":"(MILLOGO et al., 2004)","plainCitation":"(MILLOGO et al., 2004)","noteIndex":0},"citationItems":[{"id":484,"uris":["http://zotero.org/users/local/eBDHpon9/items/4ZESZEX2"],"itemData":{"id":484,"type":"article-journal","container-title":"Sciences de la Santé","issue":"2","source":"Google Scholar","title":"Etude des effets d'extraits d'écorces du Parkia biglobosa (Jacq.) Benth.(Mimosacées) sur des salmonelles, germes responsables de la fièvre typhoïde","URL":"https://revuesciences-techniquesburkina.org/index.php/sciences_de_la_sante/article/view/582","volume":"27","author":[{"family":"MILLOGO","given":"H."},{"family":"Guissou","given":"I. P."},{"family":"Nacoulma","given":"O."},{"family":"Traoré","given":"A. S."}],"accessed":{"date-parts":[["2025",2,21]]},"issued":{"date-parts":[["2004"]]}}}],"schema":"https://github.com/citation-style-language/schema/raw/master/csl-citation.json"} </w:instrText>
      </w:r>
      <w:r w:rsidR="00FE01AA">
        <w:fldChar w:fldCharType="separate"/>
      </w:r>
      <w:r w:rsidR="000010B7" w:rsidRPr="000010B7">
        <w:rPr>
          <w:lang w:val="en-US"/>
        </w:rPr>
        <w:t xml:space="preserve">(MILLOGO et </w:t>
      </w:r>
      <w:r w:rsidR="000010B7" w:rsidRPr="00C0204A">
        <w:rPr>
          <w:i/>
          <w:iCs/>
          <w:lang w:val="en-US"/>
        </w:rPr>
        <w:t>al</w:t>
      </w:r>
      <w:r w:rsidR="000010B7" w:rsidRPr="000010B7">
        <w:rPr>
          <w:lang w:val="en-US"/>
        </w:rPr>
        <w:t>., 2004)</w:t>
      </w:r>
      <w:r w:rsidR="00FE01AA">
        <w:fldChar w:fldCharType="end"/>
      </w:r>
      <w:r w:rsidR="00FE01AA" w:rsidRPr="00FE01AA">
        <w:rPr>
          <w:lang w:val="en-US"/>
        </w:rPr>
        <w:t xml:space="preserve">  </w:t>
      </w:r>
      <w:r>
        <w:rPr>
          <w:rFonts w:ascii="Calibri" w:eastAsia="Calibri" w:hAnsi="Calibri" w:cs="Calibri"/>
          <w:sz w:val="22"/>
          <w:lang w:val="en-US"/>
        </w:rPr>
        <w:t xml:space="preserve"> </w:t>
      </w:r>
      <w:r>
        <w:rPr>
          <w:lang w:val="en-US"/>
        </w:rPr>
        <w:t>The seeds are taken for tension and the paste (pulp) for fever, as a diuretic and as a mild purgative. The roots are used in an eye lotion.</w:t>
      </w:r>
      <w:r w:rsidR="00FE01AA">
        <w:fldChar w:fldCharType="begin"/>
      </w:r>
      <w:r w:rsidR="000010B7">
        <w:rPr>
          <w:lang w:val="en-US"/>
        </w:rPr>
        <w:instrText xml:space="preserve"> ADDIN ZOTERO_ITEM CSL_CITATION {"citationID":"2A8slW9T","properties":{"formattedCitation":"(Lisan, 1830)","plainCitation":"(Lisan, 1830)","noteIndex":0},"citationItems":[{"id":367,"uris":["http://zotero.org/users/local/eBDHpon9/items/LSWGW3DJ"],"itemData":{"id":367,"type":"document","title":"Fiche présentation arbre : Parkia biglobosa","author":[{"family":"Lisan","given":"Benjamin"}],"issued":{"date-parts":[["1830"]]}}}],"schema":"https://github.com/citation-style-language/schema/raw/master/csl-citation.json"} </w:instrText>
      </w:r>
      <w:r w:rsidR="00FE01AA">
        <w:fldChar w:fldCharType="separate"/>
      </w:r>
      <w:r w:rsidR="000010B7" w:rsidRPr="000010B7">
        <w:rPr>
          <w:lang w:val="en-US"/>
        </w:rPr>
        <w:t>(Lisan, 1830)</w:t>
      </w:r>
      <w:r w:rsidR="00FE01AA">
        <w:fldChar w:fldCharType="end"/>
      </w:r>
    </w:p>
    <w:p w14:paraId="21450F9F" w14:textId="77777777" w:rsidR="00270DA7" w:rsidRDefault="000A485D">
      <w:pPr>
        <w:spacing w:before="120" w:after="120" w:line="360" w:lineRule="auto"/>
        <w:ind w:left="0" w:right="17" w:firstLine="0"/>
        <w:rPr>
          <w:b/>
          <w:bCs/>
          <w:lang w:val="en-US"/>
        </w:rPr>
      </w:pPr>
      <w:r>
        <w:rPr>
          <w:b/>
          <w:bCs/>
          <w:lang w:val="en-US"/>
        </w:rPr>
        <w:t xml:space="preserve">Toxicological data </w:t>
      </w:r>
    </w:p>
    <w:p w14:paraId="1D489339" w14:textId="4B19552C" w:rsidR="00270DA7" w:rsidRDefault="000A485D" w:rsidP="00FE01AA">
      <w:pPr>
        <w:spacing w:after="0" w:line="360" w:lineRule="auto"/>
        <w:ind w:left="-5" w:right="15"/>
        <w:rPr>
          <w:lang w:val="en-US"/>
        </w:rPr>
      </w:pPr>
      <w:r>
        <w:rPr>
          <w:lang w:val="en-US"/>
        </w:rPr>
        <w:t xml:space="preserve">Toxicological studies have already been carried out on </w:t>
      </w:r>
      <w:r>
        <w:rPr>
          <w:i/>
          <w:lang w:val="en-US"/>
        </w:rPr>
        <w:t xml:space="preserve">P. </w:t>
      </w:r>
      <w:proofErr w:type="spellStart"/>
      <w:r>
        <w:rPr>
          <w:i/>
          <w:lang w:val="en-US"/>
        </w:rPr>
        <w:t>biglobosa</w:t>
      </w:r>
      <w:proofErr w:type="spellEnd"/>
      <w:r>
        <w:rPr>
          <w:i/>
          <w:lang w:val="en-US"/>
        </w:rPr>
        <w:t xml:space="preserve"> </w:t>
      </w:r>
      <w:r>
        <w:rPr>
          <w:lang w:val="en-US"/>
        </w:rPr>
        <w:t xml:space="preserve">extracts. In their study on the effects of the aqueous extract of </w:t>
      </w:r>
      <w:r>
        <w:rPr>
          <w:i/>
          <w:lang w:val="en-US"/>
        </w:rPr>
        <w:t xml:space="preserve">P. </w:t>
      </w:r>
      <w:proofErr w:type="spellStart"/>
      <w:r>
        <w:rPr>
          <w:i/>
          <w:lang w:val="en-US"/>
        </w:rPr>
        <w:t>biglobosa</w:t>
      </w:r>
      <w:proofErr w:type="spellEnd"/>
      <w:r>
        <w:rPr>
          <w:i/>
          <w:lang w:val="en-US"/>
        </w:rPr>
        <w:t xml:space="preserve"> </w:t>
      </w:r>
      <w:r>
        <w:rPr>
          <w:lang w:val="en-US"/>
        </w:rPr>
        <w:t>seeds</w:t>
      </w:r>
      <w:r w:rsidR="00B8339D">
        <w:rPr>
          <w:i/>
          <w:lang w:val="en-US"/>
        </w:rPr>
        <w:t>,</w:t>
      </w:r>
      <w:r>
        <w:rPr>
          <w:i/>
          <w:lang w:val="en-US"/>
        </w:rPr>
        <w:t xml:space="preserve"> </w:t>
      </w:r>
      <w:proofErr w:type="spellStart"/>
      <w:r>
        <w:rPr>
          <w:lang w:val="en-US"/>
        </w:rPr>
        <w:t>Ouedraogo</w:t>
      </w:r>
      <w:proofErr w:type="spellEnd"/>
      <w:r>
        <w:rPr>
          <w:lang w:val="en-US"/>
        </w:rPr>
        <w:t xml:space="preserve"> et </w:t>
      </w:r>
      <w:r>
        <w:rPr>
          <w:i/>
          <w:lang w:val="en-US"/>
        </w:rPr>
        <w:t xml:space="preserve">al. </w:t>
      </w:r>
      <w:r w:rsidR="00B8339D" w:rsidRPr="00FF6263">
        <w:rPr>
          <w:iCs/>
          <w:lang w:val="en-US"/>
        </w:rPr>
        <w:t>obtained a lethal dose 50 (LD50) of 1800 mg/kg and 1600 mg/kg body weight for the aqueous extract of roasted and fermented seeds respectively in acute intraperitoneal toxicity testing on mice</w:t>
      </w:r>
      <w:r>
        <w:rPr>
          <w:lang w:val="en-US"/>
        </w:rPr>
        <w:t>.</w:t>
      </w:r>
      <w:r w:rsidR="00FE01AA">
        <w:rPr>
          <w:lang w:val="en-US"/>
        </w:rPr>
        <w:t xml:space="preserve"> </w:t>
      </w:r>
      <w:r>
        <w:rPr>
          <w:lang w:val="en-US"/>
        </w:rPr>
        <w:t>Oral administration up to a dose of 3000 mg/kg body weight caused no animal deaths.</w:t>
      </w:r>
      <w:r w:rsidR="00FE01AA">
        <w:fldChar w:fldCharType="begin"/>
      </w:r>
      <w:r w:rsidR="000010B7">
        <w:rPr>
          <w:lang w:val="en-US"/>
        </w:rPr>
        <w:instrText xml:space="preserve"> ADDIN ZOTERO_ITEM CSL_CITATION {"citationID":"66z2igys","properties":{"formattedCitation":"(Ou\\uc0\\u233{}draogo et al., 2012)","plainCitation":"(Ouédraogo et al., 2012)","noteIndex":0},"citationItems":[{"id":381,"uris":["http://zotero.org/users/local/eBDHpon9/items/4SVC85IJ"],"itemData":{"id":381,"type":"article-journal","abstract":"The authors report here the results of study on Parkia biglobosa seeds used in Burkina Faso for arterial hypertension treatment. Investigations were done on acute toxicity and vascular properties of fermented and roasted seeds. Acute toxicity test using mice, revealed by the intraperitoneal route a lethal dose 50 (LD50) of 1800 mg/kg and 1600 mg/kg of body weight for aqueous extract from roasted and fermented seeds respectively. According to the scale of Hodge and Sterner and that of the World Health Organization, such drugs would be classified lightly toxic. Oral administration (up to 3000 mg/kg) did not induce any death of animal. For the vascular properties, the effects of these products were tested on the aorta isolated from rats. The cumulative administration of extract from roasted and fermented seeds (0.1-10 mg/mL) in an organ bath induced a concentration-dependent relaxation of the aorta pre contracted by phenylephrine, with or without functional endothelium. The extracts (10 mg/mL) inhibited for 100% the contraction induced by phenylephrine. The EC50 values in presence and absence of endothelium were respectively of 5.37 ± 0.12 and 4.19 ± 1.02 mg/mL for fermented seeds; for roasted seeds these values were respectively, 5.39 ± 1.12 and 5.93 ± 0.95 mg/mL. Nevertheless, low concentration of roasted seeds (1-4 mg/mL) induced endothelium-dependent relaxation and this effect was inhibited by indomethacin (10⁻⁵M), and not by L-NAME (310⁻⁴M). These experimental results revealed a vasorelaxant effect of P. biglobosa seeds. P. biglobosa seems to act directly on the smooth muscle and via endothelium involving the generation of vasodilatating prostaglandins. This vasodilator effect would be in favor of an anti hypertensive property of P. biglobosa seeds.","container-title":"African journal of traditional, complementary, and alternative medicines: AJTCAM","DOI":"10.4314/ajtcam.v9i2.12","ISSN":"2505-0044","issue":"2","journalAbbreviation":"Afr J Tradit Complement Altern Med","language":"eng","note":"PMID: 23983344\nPMCID: PMC3746632","page":"260-265","source":"PubMed","title":"Acute toxicity and vascular properties of seed of Parkia biglobosa (JACQ) R. Br Gift (Mimosaceae) on rat aorta","volume":"9","author":[{"family":"Ouédraogo","given":"Sylvin"},{"family":"Somé","given":"Noya"},{"family":"Ouattara","given":"Sounkalo"},{"family":"Kini","given":"Félix B."},{"family":"Traore","given":"Aristide"},{"family":"Bucher","given":"Bernard"},{"family":"Guissou","given":"I. Pierre"}],"issued":{"date-parts":[["2012"]]}}}],"schema":"https://github.com/citation-style-language/schema/raw/master/csl-citation.json"} </w:instrText>
      </w:r>
      <w:r w:rsidR="00FE01AA">
        <w:fldChar w:fldCharType="separate"/>
      </w:r>
      <w:r w:rsidR="000010B7" w:rsidRPr="000010B7">
        <w:rPr>
          <w:kern w:val="0"/>
          <w:lang w:val="en-US"/>
        </w:rPr>
        <w:t xml:space="preserve">(Ouédraogo et </w:t>
      </w:r>
      <w:r w:rsidR="000010B7" w:rsidRPr="00C0204A">
        <w:rPr>
          <w:i/>
          <w:iCs/>
          <w:kern w:val="0"/>
          <w:lang w:val="en-US"/>
        </w:rPr>
        <w:t>al</w:t>
      </w:r>
      <w:r w:rsidR="000010B7" w:rsidRPr="000010B7">
        <w:rPr>
          <w:kern w:val="0"/>
          <w:lang w:val="en-US"/>
        </w:rPr>
        <w:t>., 2012)</w:t>
      </w:r>
      <w:r w:rsidR="00FE01AA">
        <w:fldChar w:fldCharType="end"/>
      </w:r>
      <w:r>
        <w:rPr>
          <w:lang w:val="en-US"/>
        </w:rPr>
        <w:t xml:space="preserve"> </w:t>
      </w:r>
      <w:proofErr w:type="spellStart"/>
      <w:r>
        <w:rPr>
          <w:lang w:val="en-US"/>
        </w:rPr>
        <w:t>Akperikpe</w:t>
      </w:r>
      <w:proofErr w:type="spellEnd"/>
      <w:r>
        <w:rPr>
          <w:lang w:val="en-US"/>
        </w:rPr>
        <w:t xml:space="preserve"> et </w:t>
      </w:r>
      <w:r>
        <w:rPr>
          <w:i/>
          <w:lang w:val="en-US"/>
        </w:rPr>
        <w:t xml:space="preserve">al., </w:t>
      </w:r>
      <w:r>
        <w:rPr>
          <w:lang w:val="en-US"/>
        </w:rPr>
        <w:t xml:space="preserve">in their study of the effect of aqueous extract of </w:t>
      </w:r>
      <w:r>
        <w:rPr>
          <w:i/>
          <w:lang w:val="en-US"/>
        </w:rPr>
        <w:t xml:space="preserve">P. </w:t>
      </w:r>
      <w:proofErr w:type="spellStart"/>
      <w:r>
        <w:rPr>
          <w:i/>
          <w:lang w:val="en-US"/>
        </w:rPr>
        <w:t>biglobosa</w:t>
      </w:r>
      <w:proofErr w:type="spellEnd"/>
      <w:r>
        <w:rPr>
          <w:i/>
          <w:lang w:val="en-US"/>
        </w:rPr>
        <w:t xml:space="preserve"> </w:t>
      </w:r>
      <w:r>
        <w:rPr>
          <w:lang w:val="en-US"/>
        </w:rPr>
        <w:t xml:space="preserve">seeds on certain biochemical, </w:t>
      </w:r>
      <w:proofErr w:type="spellStart"/>
      <w:r>
        <w:rPr>
          <w:lang w:val="en-US"/>
        </w:rPr>
        <w:t>haematological</w:t>
      </w:r>
      <w:proofErr w:type="spellEnd"/>
      <w:r>
        <w:rPr>
          <w:lang w:val="en-US"/>
        </w:rPr>
        <w:t xml:space="preserve"> and histopathological parameters in streptozotocin-induced diabetic rats, report no acute toxicity at a dose of 5000 mg/kg body weight. No mortality was also reported during the two-week observation period.</w:t>
      </w:r>
      <w:r w:rsidR="00FE01AA">
        <w:fldChar w:fldCharType="begin"/>
      </w:r>
      <w:r w:rsidR="000010B7">
        <w:rPr>
          <w:lang w:val="en-US"/>
        </w:rPr>
        <w:instrText xml:space="preserve"> ADDIN ZOTERO_ITEM CSL_CITATION {"citationID":"BdLPwd1H","properties":{"formattedCitation":"(Ekperikpe et al., 2019)","plainCitation":"(Ekperikpe et al., 2019)","noteIndex":0},"citationItems":[{"id":308,"uris":["http://zotero.org/users/local/eBDHpon9/items/WHM2CSHX","http://zotero.org/users/local/eBDHpon9/items/TI3XVQ5W"],"itemData":{"id":308,"type":"article-journal","abstract":"Ethnopharmacological relevance\nParkia biglobosa seeds are used to treat diabetes and complications hence this study.\nAim\nThis study investigated the effects of Parkia biglobosa aqueous seed extract on some biochemical, haematological and histopathological indices in streptozotocin-induced diabetic rats.\nMaterials and methods\nWistar rats of either sex (180–300 g) were fasted overnight and diabetes mellitus induced using streptozotocin 40 mg/kg IP. Diabetes mellitus (fasting blood glucose ≥ 200 mg/dl) was confirmed 48 h later. The rats were randomly grouped into six groups (n = 5): Group 1 (diabetic untreated control), group 2 (Parkia biglobosa 200 mg/kg), group 3 (Parkia biglobosa 400 mg/kg). group 4 (Parkia biglobosa 800 mg/kg), group 5 (glibenclamide 5 mg/kg as standard drug control) and group 6 (normoglycaemic control). They were treated daily. Acute toxicity study and phytochemical screening were also performed. Fourteen days later, they were sacrificed under chloroform anaesthesia. Vital organs (kidneys, liver and pancreas) and blood samples were obtained for histopathological, biochemical and haematological analysis.\nResults\nParkia biglobosa aqueous seed extract at the various doses caused significant (P &lt; 0.05) elevations in red blood cell parameters in comparison to the diabetic control. The mean cell volume did not differ significantly from the diabetic control while 200 mg/kg and 400 mg/kg doses of the extract did not significantly modify the HCT levels. Treatment with Parkia biglobosa significantly (P &lt; 0.05) lowered white blood cell and platelet counts in comparison to the diabetic control. Liver enzymes and total bilirubin levels were significantly (P &lt; 0.05) reduced while total protein increased in the treated diabetic rats in comparison to controls. Treatment with Parkia biglobosa extract significantly (P &lt; 0.05) increased bicarbonate and sodium ion levels while decreasing potassium ion levels. Chloride levels were not significantly different from the diabetic control.\nConclusion\nThese data suggest that Parkia biglobosa ameliorates biochemical, haematological and histopathological changes associated with diabetes mellitus.","container-title":"Journal of Ethnopharmacology","DOI":"10.1016/j.jep.2018.09.016","ISSN":"0378-8741","journalAbbreviation":"Journal of Ethnopharmacology","page":"1-10","source":"ScienceDirect","title":"Effects of Parkia biglobosa aqueous seed extract on some biochemical, haematological and histopathological parameters in streptozotocin induced diabetic rats","volume":"228","author":[{"family":"Ekperikpe","given":"Ubong S."},{"family":"Owolabi","given":"Omonkhelin J."},{"family":"Olapeju","given":"Bolanle I."}],"issued":{"date-parts":[["2019",1,10]]}}}],"schema":"https://github.com/citation-style-language/schema/raw/master/csl-citation.json"} </w:instrText>
      </w:r>
      <w:r w:rsidR="00FE01AA">
        <w:fldChar w:fldCharType="separate"/>
      </w:r>
      <w:r w:rsidR="000010B7" w:rsidRPr="000010B7">
        <w:rPr>
          <w:lang w:val="en-US"/>
        </w:rPr>
        <w:t xml:space="preserve">(Ekperikpe et </w:t>
      </w:r>
      <w:r w:rsidR="000010B7" w:rsidRPr="00C0204A">
        <w:rPr>
          <w:i/>
          <w:iCs/>
          <w:lang w:val="en-US"/>
        </w:rPr>
        <w:t>al</w:t>
      </w:r>
      <w:r w:rsidR="000010B7" w:rsidRPr="000010B7">
        <w:rPr>
          <w:lang w:val="en-US"/>
        </w:rPr>
        <w:t>., 2019)</w:t>
      </w:r>
      <w:r w:rsidR="00FE01AA">
        <w:fldChar w:fldCharType="end"/>
      </w:r>
      <w:r w:rsidR="00FE01AA" w:rsidRPr="00FE01AA">
        <w:rPr>
          <w:lang w:val="en-US"/>
        </w:rPr>
        <w:t xml:space="preserve"> </w:t>
      </w:r>
      <w:r>
        <w:rPr>
          <w:lang w:val="en-US"/>
        </w:rPr>
        <w:t xml:space="preserve"> </w:t>
      </w:r>
    </w:p>
    <w:p w14:paraId="0444B48C" w14:textId="261E5A4D" w:rsidR="00270DA7" w:rsidRDefault="000A485D">
      <w:pPr>
        <w:spacing w:after="0" w:line="360" w:lineRule="auto"/>
        <w:ind w:left="-5" w:right="15"/>
        <w:rPr>
          <w:lang w:val="en-US"/>
        </w:rPr>
      </w:pPr>
      <w:r>
        <w:rPr>
          <w:lang w:val="en-US"/>
        </w:rPr>
        <w:lastRenderedPageBreak/>
        <w:t xml:space="preserve">To establish the safety of aqueous and ethanolic extracts of </w:t>
      </w:r>
      <w:r>
        <w:rPr>
          <w:i/>
          <w:lang w:val="en-US"/>
        </w:rPr>
        <w:t xml:space="preserve">P. </w:t>
      </w:r>
      <w:proofErr w:type="spellStart"/>
      <w:r>
        <w:rPr>
          <w:i/>
          <w:lang w:val="en-US"/>
        </w:rPr>
        <w:t>biglobosa</w:t>
      </w:r>
      <w:proofErr w:type="spellEnd"/>
      <w:r>
        <w:rPr>
          <w:i/>
          <w:lang w:val="en-US"/>
        </w:rPr>
        <w:t xml:space="preserve"> </w:t>
      </w:r>
      <w:r>
        <w:rPr>
          <w:lang w:val="en-US"/>
        </w:rPr>
        <w:t xml:space="preserve">seeds, </w:t>
      </w:r>
      <w:proofErr w:type="spellStart"/>
      <w:r>
        <w:rPr>
          <w:lang w:val="en-US"/>
        </w:rPr>
        <w:t>Ouolouho</w:t>
      </w:r>
      <w:proofErr w:type="spellEnd"/>
      <w:r>
        <w:rPr>
          <w:lang w:val="en-US"/>
        </w:rPr>
        <w:t xml:space="preserve"> et </w:t>
      </w:r>
      <w:r>
        <w:rPr>
          <w:i/>
          <w:lang w:val="en-US"/>
        </w:rPr>
        <w:t xml:space="preserve">al. </w:t>
      </w:r>
      <w:r>
        <w:rPr>
          <w:lang w:val="en-US"/>
        </w:rPr>
        <w:t>carried out acute toxicity tests at 5000 mg/kg and subacute toxicity tests at 1000 mg/kg, 2000 mg/kg, 3000 mg/kg, 4000 mg/kg and 5000 mg/kg body weight</w:t>
      </w:r>
      <w:r w:rsidR="00AE6214">
        <w:rPr>
          <w:lang w:val="en-US"/>
        </w:rPr>
        <w:t xml:space="preserve"> </w:t>
      </w:r>
      <w:r w:rsidR="00AE6214" w:rsidRPr="00AE6214">
        <w:rPr>
          <w:lang w:val="en-US"/>
        </w:rPr>
        <w:t>for 28 days</w:t>
      </w:r>
      <w:r>
        <w:rPr>
          <w:lang w:val="en-US"/>
        </w:rPr>
        <w:t xml:space="preserve">. According to the results of their study, the LD50 obtained was greater than 5000 mg/kg body weight, and the extracts had no effect on most of the blood parameters measured. This study revealed that </w:t>
      </w:r>
      <w:r>
        <w:rPr>
          <w:i/>
          <w:lang w:val="en-US"/>
        </w:rPr>
        <w:t xml:space="preserve">P. </w:t>
      </w:r>
      <w:proofErr w:type="spellStart"/>
      <w:r>
        <w:rPr>
          <w:i/>
          <w:lang w:val="en-US"/>
        </w:rPr>
        <w:t>biglobosa</w:t>
      </w:r>
      <w:proofErr w:type="spellEnd"/>
      <w:r>
        <w:rPr>
          <w:i/>
          <w:lang w:val="en-US"/>
        </w:rPr>
        <w:t xml:space="preserve"> </w:t>
      </w:r>
      <w:r>
        <w:rPr>
          <w:lang w:val="en-US"/>
        </w:rPr>
        <w:t>fermented seed extracts are non-toxic at all doses tested (doses less than or equal to 5000 mg/kg body weight).</w:t>
      </w:r>
      <w:r w:rsidR="00FE01AA">
        <w:fldChar w:fldCharType="begin"/>
      </w:r>
      <w:r w:rsidR="000010B7">
        <w:rPr>
          <w:lang w:val="en-US"/>
        </w:rPr>
        <w:instrText xml:space="preserve"> ADDIN ZOTERO_ITEM CSL_CITATION {"citationID":"FOtqktAh","properties":{"formattedCitation":"(Ouolouho et al., 2018)","plainCitation":"(Ouolouho et al., 2018)","noteIndex":0},"citationItems":[{"id":391,"uris":["http://zotero.org/users/local/eBDHpon9/items/WKSVTZJY"],"itemData":{"id":391,"type":"article-journal","container-title":"International Journal of Sciences","issue":"04","note":"publisher: Office ijSciences","page":"40–45","source":"Google Scholar","title":"Toxicity studies of aqueous and ethanolic extracts of fermented seeds of parkia biglobosa (mimosaceae) in rats","volume":"7","author":[{"family":"Ouolouho","given":"Coulibaly Seydou"},{"family":"Abou","given":"Ouattara"},{"family":"Karamoko","given":"Ouattara"},{"family":"Adama","given":"Coulibaly"}],"issued":{"date-parts":[["2018"]]}}}],"schema":"https://github.com/citation-style-language/schema/raw/master/csl-citation.json"} </w:instrText>
      </w:r>
      <w:r w:rsidR="00FE01AA">
        <w:fldChar w:fldCharType="separate"/>
      </w:r>
      <w:r w:rsidR="000010B7" w:rsidRPr="000010B7">
        <w:rPr>
          <w:lang w:val="en-US"/>
        </w:rPr>
        <w:t xml:space="preserve">(Ouolouho et </w:t>
      </w:r>
      <w:r w:rsidR="000010B7" w:rsidRPr="00C0204A">
        <w:rPr>
          <w:i/>
          <w:iCs/>
          <w:lang w:val="en-US"/>
        </w:rPr>
        <w:t>al</w:t>
      </w:r>
      <w:r w:rsidR="000010B7" w:rsidRPr="000010B7">
        <w:rPr>
          <w:lang w:val="en-US"/>
        </w:rPr>
        <w:t>., 2018)</w:t>
      </w:r>
      <w:r w:rsidR="00FE01AA">
        <w:fldChar w:fldCharType="end"/>
      </w:r>
      <w:r>
        <w:rPr>
          <w:lang w:val="en-US"/>
        </w:rPr>
        <w:t xml:space="preserve"> </w:t>
      </w:r>
    </w:p>
    <w:p w14:paraId="5ACF133C" w14:textId="5312B700" w:rsidR="00270DA7" w:rsidRDefault="000A485D">
      <w:pPr>
        <w:spacing w:after="0" w:line="360" w:lineRule="auto"/>
        <w:ind w:left="-5" w:right="15"/>
        <w:rPr>
          <w:lang w:val="en-US"/>
        </w:rPr>
      </w:pPr>
      <w:r>
        <w:rPr>
          <w:lang w:val="en-US"/>
        </w:rPr>
        <w:t xml:space="preserve">To assess the toxicity of </w:t>
      </w:r>
      <w:r>
        <w:rPr>
          <w:i/>
          <w:lang w:val="en-US"/>
        </w:rPr>
        <w:t xml:space="preserve">P. </w:t>
      </w:r>
      <w:proofErr w:type="spellStart"/>
      <w:r>
        <w:rPr>
          <w:i/>
          <w:lang w:val="en-US"/>
        </w:rPr>
        <w:t>biglobosa</w:t>
      </w:r>
      <w:proofErr w:type="spellEnd"/>
      <w:r>
        <w:rPr>
          <w:i/>
          <w:lang w:val="en-US"/>
        </w:rPr>
        <w:t xml:space="preserve"> </w:t>
      </w:r>
      <w:r>
        <w:rPr>
          <w:lang w:val="en-US"/>
        </w:rPr>
        <w:t>pods to African catfish (</w:t>
      </w:r>
      <w:proofErr w:type="spellStart"/>
      <w:r>
        <w:rPr>
          <w:i/>
          <w:lang w:val="en-US"/>
        </w:rPr>
        <w:t>Clarias</w:t>
      </w:r>
      <w:proofErr w:type="spellEnd"/>
      <w:r>
        <w:rPr>
          <w:i/>
          <w:lang w:val="en-US"/>
        </w:rPr>
        <w:t xml:space="preserve"> </w:t>
      </w:r>
      <w:proofErr w:type="spellStart"/>
      <w:r>
        <w:rPr>
          <w:i/>
          <w:sz w:val="23"/>
          <w:lang w:val="en-US"/>
        </w:rPr>
        <w:t>gariepinus</w:t>
      </w:r>
      <w:proofErr w:type="spellEnd"/>
      <w:r>
        <w:rPr>
          <w:sz w:val="23"/>
          <w:lang w:val="en-US"/>
        </w:rPr>
        <w:t>)</w:t>
      </w:r>
      <w:r>
        <w:rPr>
          <w:lang w:val="en-US"/>
        </w:rPr>
        <w:t xml:space="preserve">, </w:t>
      </w:r>
      <w:proofErr w:type="spellStart"/>
      <w:r>
        <w:rPr>
          <w:sz w:val="23"/>
          <w:lang w:val="en-US"/>
        </w:rPr>
        <w:t>Ogah</w:t>
      </w:r>
      <w:proofErr w:type="spellEnd"/>
      <w:r>
        <w:rPr>
          <w:sz w:val="23"/>
          <w:lang w:val="en-US"/>
        </w:rPr>
        <w:t xml:space="preserve"> et </w:t>
      </w:r>
      <w:r>
        <w:rPr>
          <w:i/>
          <w:sz w:val="23"/>
          <w:lang w:val="en-US"/>
        </w:rPr>
        <w:t xml:space="preserve">al. </w:t>
      </w:r>
      <w:r>
        <w:rPr>
          <w:lang w:val="en-US"/>
        </w:rPr>
        <w:t xml:space="preserve">carried out an acute exposure study of this plant's shell extract in triplicate. The LC50 was assessed over a 96-hour exposure of these fish to the extract at several concentrations. The results of their study revealed that the 96-hour LC50 for African catfish exposed to </w:t>
      </w:r>
      <w:r>
        <w:rPr>
          <w:i/>
          <w:lang w:val="en-US"/>
        </w:rPr>
        <w:t xml:space="preserve">P. </w:t>
      </w:r>
      <w:proofErr w:type="spellStart"/>
      <w:r>
        <w:rPr>
          <w:i/>
          <w:lang w:val="en-US"/>
        </w:rPr>
        <w:t>biglobosa</w:t>
      </w:r>
      <w:proofErr w:type="spellEnd"/>
      <w:r>
        <w:rPr>
          <w:i/>
          <w:lang w:val="en-US"/>
        </w:rPr>
        <w:t xml:space="preserve"> </w:t>
      </w:r>
      <w:r>
        <w:rPr>
          <w:lang w:val="en-US"/>
        </w:rPr>
        <w:t>husk was 89.1 mg/L.</w:t>
      </w:r>
      <w:r w:rsidR="00FE01AA" w:rsidRPr="00FE01AA">
        <w:rPr>
          <w:lang w:val="en-US"/>
        </w:rPr>
        <w:t xml:space="preserve"> </w:t>
      </w:r>
      <w:r w:rsidR="00FE01AA">
        <w:fldChar w:fldCharType="begin"/>
      </w:r>
      <w:r w:rsidR="000010B7">
        <w:rPr>
          <w:lang w:val="en-US"/>
        </w:rPr>
        <w:instrText xml:space="preserve"> ADDIN ZOTERO_ITEM CSL_CITATION {"citationID":"DiZ0Owev","properties":{"formattedCitation":"(Ogah et al., n.d.)","plainCitation":"(Ogah et al., n.d.)","noteIndex":0},"citationItems":[{"id":392,"uris":["http://zotero.org/users/local/eBDHpon9/items/7FREXIQ2"],"itemData":{"id":392,"type":"article-journal","container-title":"African Journal of Sustainable Agricultural Development| ISSN","page":"4402","source":"Google Scholar","title":"INTESTINE HISTOLOGY OF JUVENILE CLARIAS GARIEPINUS ACU℡Y EXPOSED TO PARKIA BIGLOBOSA HUSK EXTRACT","volume":"2714","author":[{"family":"Ogah","given":"Samuel Ijabo"},{"family":"Shaibu","given":"Aladi Lucky"},{"family":"Sani","given":"Isiyaku Muhammed"},{"family":"Hannah","given":"David"}]}}],"schema":"https://github.com/citation-style-language/schema/raw/master/csl-citation.json"} </w:instrText>
      </w:r>
      <w:r w:rsidR="00FE01AA">
        <w:fldChar w:fldCharType="separate"/>
      </w:r>
      <w:r w:rsidR="000010B7" w:rsidRPr="000010B7">
        <w:rPr>
          <w:lang w:val="en-US"/>
        </w:rPr>
        <w:t>(Ogah et al., n.d.)</w:t>
      </w:r>
      <w:r w:rsidR="00FE01AA">
        <w:fldChar w:fldCharType="end"/>
      </w:r>
      <w:r>
        <w:rPr>
          <w:lang w:val="en-US"/>
        </w:rPr>
        <w:t xml:space="preserve"> </w:t>
      </w:r>
    </w:p>
    <w:p w14:paraId="5521BD5C" w14:textId="41454911" w:rsidR="00270DA7" w:rsidRDefault="000A485D">
      <w:pPr>
        <w:spacing w:after="0" w:line="360" w:lineRule="auto"/>
        <w:ind w:left="-5" w:right="15"/>
        <w:rPr>
          <w:lang w:val="en-US"/>
        </w:rPr>
      </w:pPr>
      <w:r>
        <w:rPr>
          <w:lang w:val="en-US"/>
        </w:rPr>
        <w:t xml:space="preserve">The toxicity of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pulp in rats was also assessed by Gouveia-</w:t>
      </w:r>
      <w:proofErr w:type="spellStart"/>
      <w:r>
        <w:rPr>
          <w:lang w:val="en-US"/>
        </w:rPr>
        <w:t>Nhanca</w:t>
      </w:r>
      <w:proofErr w:type="spellEnd"/>
      <w:r>
        <w:rPr>
          <w:lang w:val="en-US"/>
        </w:rPr>
        <w:t xml:space="preserve"> et </w:t>
      </w:r>
      <w:r>
        <w:rPr>
          <w:i/>
          <w:lang w:val="en-US"/>
        </w:rPr>
        <w:t xml:space="preserve">al. </w:t>
      </w:r>
      <w:r>
        <w:rPr>
          <w:lang w:val="en-US"/>
        </w:rPr>
        <w:t xml:space="preserve">in their study of the nutritional composition, toxicity and effects of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on metabolic, somatic and oxidative parameters related to liver and kidney function in obese rats. The conclusion of this acute toxicity study was that at a dose of 2000 mg/kg body weight,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pulp (PB) did not induce toxicity in rats.</w:t>
      </w:r>
      <w:r w:rsidR="00FE01AA">
        <w:fldChar w:fldCharType="begin"/>
      </w:r>
      <w:r w:rsidR="000010B7">
        <w:rPr>
          <w:lang w:val="en-US"/>
        </w:rPr>
        <w:instrText xml:space="preserve"> ADDIN ZOTERO_ITEM CSL_CITATION {"citationID":"KrDGg55B","properties":{"formattedCitation":"(Gouveia-Nhanca et al., 2025)","plainCitation":"(Gouveia-Nhanca et al., 2025)","noteIndex":0},"citationItems":[{"id":486,"uris":["http://zotero.org/users/local/eBDHpon9/items/7QI784DC","http://zotero.org/users/local/eBDHpon9/items/QFNGTF4P"],"itemData":{"id":486,"type":"article-journal","abstract":"Background\nThe pathophysiology of obesity is associated with somatic, metabolic and oxidative changes which can also compromise renal and hepatic function. Treatment of this condition involves dietary intervention, including incorporating foods rich in bioactive compounds such as Parkia biglobosa. This legume is rich in fibres and phenolic compounds such as 3,4-dihydroxybenzoic acid, catechin, and myricetin that can play a significant role in the adjuvant treatment of obesity. Thus, we evaluated the nutritional composition, toxicity, and the effects of Parkia biglobosa on metabolic, somatic and oxidative parameters, as well as the liver and kidney function of obese rats.\nMethods\nParkia biglobosa pulp was initially characterised and evaluated for its toxicity. Then, male Wistar rats were randomised into groups: healthy (HG); obese (OG); healthy (HPB) and obese (OPB) both treated with Parkia biglobosa (400 mg/kg). Somatic and biochemical parameters; triglyceride, cholesterol and total fat in faeces and liver; oxidative and histological parameters in the liver and kidney were all analysed. Results: Parkia biglobosa intake reduced the adiposity index; improved glucose tolerance, insulin resistance, leptinemia and lipid metabolism parameters, which impacted the minimization of hepatic steatosis and improved oxidative parameters in the kidney and liver in obese rats (OPB). These findings are related to the nutritional composition of this legume, such as the relationship between insoluble and soluble fibres, as well as the phenolic and mineral profile.\nConclusion\nThe set of results showed that Parkia biglobosa had an anti-adiposity effect, improved biochemical including hormonal parameters and reversed the changes in hepatic and renal markers in obesity-induced rats.","container-title":"Journal of Functional Foods","DOI":"10.1016/j.jff.2024.106479","ISSN":"1756-4646","journalAbbreviation":"Journal of Functional Foods","page":"106479","source":"ScienceDirect","title":"Composition nutritionnelle, toxicité et effets de &lt;i&gt;Parkia biglobosa&lt;/i&gt; sur les paramètres métaboliques, somatiques et oxydatifs liés à la fonction hépatique et rénale des rats obèses","volume":"124","author":[{"family":"Gouveia-Nhanca","given":"Mirela"},{"family":"Bezerra","given":"Maria Luiza Rolim"},{"family":"Nascimento","given":"Yuri Mangueira","non-dropping-particle":"do"},{"family":"Silva","given":"Evandro Ferreira","non-dropping-particle":"da"},{"family":"Tavares","given":"Josean Fechine"},{"family":"Conceição","given":"Gonçalo Mendes","non-dropping-particle":"da"},{"family":"Queiroz","given":"Rubens Teixeira","non-dropping-particle":"de"},{"family":"Tavares","given":"Luis António"},{"family":"Alves","given":"Adriano Francisco"},{"family":"Souza Aquino","given":"Jailane","non-dropping-particle":"de"}],"issued":{"date-parts":[["2025",1,1]]}}}],"schema":"https://github.com/citation-style-language/schema/raw/master/csl-citation.json"} </w:instrText>
      </w:r>
      <w:r w:rsidR="00FE01AA">
        <w:fldChar w:fldCharType="separate"/>
      </w:r>
      <w:r w:rsidR="000010B7" w:rsidRPr="000010B7">
        <w:rPr>
          <w:lang w:val="en-US"/>
        </w:rPr>
        <w:t xml:space="preserve">(Gouveia-Nhanca et </w:t>
      </w:r>
      <w:r w:rsidR="000010B7" w:rsidRPr="00C0204A">
        <w:rPr>
          <w:i/>
          <w:iCs/>
          <w:lang w:val="en-US"/>
        </w:rPr>
        <w:t>al.</w:t>
      </w:r>
      <w:r w:rsidR="000010B7" w:rsidRPr="000010B7">
        <w:rPr>
          <w:lang w:val="en-US"/>
        </w:rPr>
        <w:t>, 2025)</w:t>
      </w:r>
      <w:r w:rsidR="00FE01AA">
        <w:fldChar w:fldCharType="end"/>
      </w:r>
      <w:r w:rsidR="00FE01AA" w:rsidRPr="00FE01AA">
        <w:rPr>
          <w:lang w:val="en-US"/>
        </w:rPr>
        <w:t xml:space="preserve">  </w:t>
      </w:r>
      <w:r>
        <w:rPr>
          <w:lang w:val="en-US"/>
        </w:rPr>
        <w:t xml:space="preserve">  </w:t>
      </w:r>
    </w:p>
    <w:p w14:paraId="0A6A6717" w14:textId="77777777" w:rsidR="00270DA7" w:rsidRDefault="000A485D" w:rsidP="005D11E2">
      <w:pPr>
        <w:spacing w:after="0" w:line="360" w:lineRule="auto"/>
        <w:ind w:left="0" w:right="15" w:firstLine="0"/>
        <w:rPr>
          <w:lang w:val="en-US"/>
        </w:rPr>
      </w:pPr>
      <w:r>
        <w:rPr>
          <w:lang w:val="en-US"/>
        </w:rPr>
        <w:t xml:space="preserve">Toxicity studies have also been carried out on </w:t>
      </w:r>
      <w:r>
        <w:rPr>
          <w:i/>
          <w:lang w:val="en-US"/>
        </w:rPr>
        <w:t xml:space="preserve">P. </w:t>
      </w:r>
      <w:proofErr w:type="spellStart"/>
      <w:r>
        <w:rPr>
          <w:i/>
          <w:lang w:val="en-US"/>
        </w:rPr>
        <w:t>biglobosa</w:t>
      </w:r>
      <w:proofErr w:type="spellEnd"/>
      <w:r>
        <w:rPr>
          <w:i/>
          <w:lang w:val="en-US"/>
        </w:rPr>
        <w:t xml:space="preserve"> </w:t>
      </w:r>
      <w:r>
        <w:rPr>
          <w:lang w:val="en-US"/>
        </w:rPr>
        <w:t>bark extracts</w:t>
      </w:r>
      <w:r>
        <w:rPr>
          <w:i/>
          <w:lang w:val="en-US"/>
        </w:rPr>
        <w:t xml:space="preserve">. </w:t>
      </w:r>
      <w:r>
        <w:rPr>
          <w:lang w:val="en-US"/>
        </w:rPr>
        <w:t xml:space="preserve">To establish the toxicity profile of the drug extracted from </w:t>
      </w:r>
      <w:r>
        <w:rPr>
          <w:i/>
          <w:lang w:val="en-US"/>
        </w:rPr>
        <w:t xml:space="preserve">P. </w:t>
      </w:r>
      <w:proofErr w:type="spellStart"/>
      <w:r>
        <w:rPr>
          <w:i/>
          <w:lang w:val="en-US"/>
        </w:rPr>
        <w:t>biblobosa</w:t>
      </w:r>
      <w:proofErr w:type="spellEnd"/>
      <w:r>
        <w:rPr>
          <w:i/>
          <w:lang w:val="en-US"/>
        </w:rPr>
        <w:t xml:space="preserve"> </w:t>
      </w:r>
      <w:r>
        <w:rPr>
          <w:lang w:val="en-US"/>
        </w:rPr>
        <w:t xml:space="preserve">bark, Builders et </w:t>
      </w:r>
      <w:r>
        <w:rPr>
          <w:i/>
          <w:lang w:val="en-US"/>
        </w:rPr>
        <w:t>al</w:t>
      </w:r>
      <w:r>
        <w:rPr>
          <w:lang w:val="en-US"/>
        </w:rPr>
        <w:t xml:space="preserve">. evaluated parameters such as the lethal dose (LD50) and effects on body functions and organs in albino Wistar rats. As a result of their study, they determined an LD50 in excess of 5000 mg/kg body weight for acute toxicity assessment with aqueous and methanolic extracts of </w:t>
      </w:r>
      <w:r>
        <w:rPr>
          <w:i/>
          <w:lang w:val="en-US"/>
        </w:rPr>
        <w:t xml:space="preserve">P. </w:t>
      </w:r>
      <w:proofErr w:type="spellStart"/>
      <w:r>
        <w:rPr>
          <w:i/>
          <w:lang w:val="en-US"/>
        </w:rPr>
        <w:t>biglobosa</w:t>
      </w:r>
      <w:proofErr w:type="spellEnd"/>
      <w:r>
        <w:rPr>
          <w:i/>
          <w:lang w:val="en-US"/>
        </w:rPr>
        <w:t xml:space="preserve"> </w:t>
      </w:r>
      <w:r>
        <w:rPr>
          <w:lang w:val="en-US"/>
        </w:rPr>
        <w:t xml:space="preserve">bark. </w:t>
      </w:r>
    </w:p>
    <w:p w14:paraId="2F0189B7" w14:textId="77777777" w:rsidR="00270DA7" w:rsidRDefault="000A485D">
      <w:pPr>
        <w:spacing w:after="0" w:line="360" w:lineRule="auto"/>
        <w:ind w:left="-5" w:right="15"/>
        <w:rPr>
          <w:lang w:val="en-US"/>
        </w:rPr>
      </w:pPr>
      <w:r>
        <w:rPr>
          <w:lang w:val="en-US"/>
        </w:rPr>
        <w:t xml:space="preserve">For sub-acute toxicity, according to the same study, the methanol extract showed no changes in levels of hepatic and hematological parameters, in histopathological evidence of pathological lesions, and in serum levels of urea, uric acid, bilirubin, creatinine and total protein concentrations. Treatment had cholesterol-lowering effects and significantly reduced blood glucose levels in all groups. However, treatment with the aqueous extract, at 5000 mg/kg, revealed a significant increase in relative kidney weight and hypercholesterolemic effects. The extract also caused a significant increase in blood glucose levels. The kidneys and livers of animals treated with the aqueous extract showed histopathological signs of pathological </w:t>
      </w:r>
    </w:p>
    <w:p w14:paraId="690CF956" w14:textId="688F6630" w:rsidR="00270DA7" w:rsidRDefault="000A485D">
      <w:pPr>
        <w:spacing w:after="0" w:line="360" w:lineRule="auto"/>
        <w:ind w:left="-5" w:right="15"/>
        <w:rPr>
          <w:lang w:val="en-US"/>
        </w:rPr>
      </w:pPr>
      <w:r>
        <w:rPr>
          <w:lang w:val="en-US"/>
        </w:rPr>
        <w:t>lesions.</w:t>
      </w:r>
      <w:r w:rsidR="00FE01AA">
        <w:fldChar w:fldCharType="begin"/>
      </w:r>
      <w:r w:rsidR="000010B7">
        <w:rPr>
          <w:lang w:val="en-US"/>
        </w:rPr>
        <w:instrText xml:space="preserve"> ADDIN ZOTERO_ITEM CSL_CITATION {"citationID":"FBvSa7cR","properties":{"formattedCitation":"(Builders et al., 2019)","plainCitation":"(Builders et al., 2019)","noteIndex":0},"citationItems":[{"id":396,"uris":["http://zotero.org/users/local/eBDHpon9/items/66WSFLRH"],"itemData":{"id":396,"type":"chapter","publisher":"MODERN ADVANCES IN PHARMACEUTICAL RESEARCH Vol. 1","source":"Google Scholar","title":"Toxicity studies of the extracts of Parkia biglobosa stem bark in rats","URL":"http://35.188.205.12:8080/jspui/handle/123456789/652","author":[{"family":"Builders","given":"M. I."},{"family":"Isichie","given":"C. O."},{"family":"Aguiyi","given":"J. C."}],"accessed":{"date-parts":[["2024",1,31]]},"issued":{"date-parts":[["2019"]]}}}],"schema":"https://github.com/citation-style-language/schema/raw/master/csl-citation.json"} </w:instrText>
      </w:r>
      <w:r w:rsidR="00FE01AA">
        <w:fldChar w:fldCharType="separate"/>
      </w:r>
      <w:r w:rsidR="000010B7" w:rsidRPr="000010B7">
        <w:rPr>
          <w:lang w:val="en-US"/>
        </w:rPr>
        <w:t xml:space="preserve">(Builders et </w:t>
      </w:r>
      <w:r w:rsidR="000010B7" w:rsidRPr="00C0204A">
        <w:rPr>
          <w:i/>
          <w:iCs/>
          <w:lang w:val="en-US"/>
        </w:rPr>
        <w:t>al</w:t>
      </w:r>
      <w:r w:rsidR="000010B7" w:rsidRPr="000010B7">
        <w:rPr>
          <w:lang w:val="en-US"/>
        </w:rPr>
        <w:t>., 2019)</w:t>
      </w:r>
      <w:r w:rsidR="00FE01AA">
        <w:fldChar w:fldCharType="end"/>
      </w:r>
      <w:r>
        <w:rPr>
          <w:lang w:val="en-US"/>
        </w:rPr>
        <w:t xml:space="preserve"> Toxicity studies were also carried out by Ibrahim et </w:t>
      </w:r>
      <w:r>
        <w:rPr>
          <w:i/>
          <w:lang w:val="en-US"/>
        </w:rPr>
        <w:t xml:space="preserve">al. </w:t>
      </w:r>
      <w:r>
        <w:rPr>
          <w:lang w:val="en-US"/>
        </w:rPr>
        <w:t xml:space="preserve">on </w:t>
      </w:r>
      <w:proofErr w:type="spellStart"/>
      <w:r>
        <w:rPr>
          <w:lang w:val="en-US"/>
        </w:rPr>
        <w:t>wistar</w:t>
      </w:r>
      <w:proofErr w:type="spellEnd"/>
      <w:r>
        <w:rPr>
          <w:lang w:val="en-US"/>
        </w:rPr>
        <w:t xml:space="preserve"> rats to determine the effect of aqueous extract of </w:t>
      </w:r>
      <w:r>
        <w:rPr>
          <w:i/>
          <w:lang w:val="en-US"/>
        </w:rPr>
        <w:t xml:space="preserve">P. </w:t>
      </w:r>
      <w:proofErr w:type="spellStart"/>
      <w:r>
        <w:rPr>
          <w:i/>
          <w:lang w:val="en-US"/>
        </w:rPr>
        <w:t>biglobosa</w:t>
      </w:r>
      <w:proofErr w:type="spellEnd"/>
      <w:r>
        <w:rPr>
          <w:i/>
          <w:lang w:val="en-US"/>
        </w:rPr>
        <w:t xml:space="preserve"> </w:t>
      </w:r>
      <w:r>
        <w:rPr>
          <w:lang w:val="en-US"/>
        </w:rPr>
        <w:t>bark on the histological morphology of the liver in animal models. For the acute toxicity study, the</w:t>
      </w:r>
      <w:r w:rsidR="00D85485">
        <w:rPr>
          <w:lang w:val="en-US"/>
        </w:rPr>
        <w:t>y</w:t>
      </w:r>
      <w:r>
        <w:rPr>
          <w:lang w:val="en-US"/>
        </w:rPr>
        <w:t xml:space="preserve"> determined an LD50 greater than 5000 mg/kg body weight. In this study, three dose levels (1000 mg/kg, 500 </w:t>
      </w:r>
      <w:r>
        <w:rPr>
          <w:lang w:val="en-US"/>
        </w:rPr>
        <w:lastRenderedPageBreak/>
        <w:t xml:space="preserve">mg/kg and 250 mg/kg) of aqueous extract of </w:t>
      </w:r>
      <w:proofErr w:type="spellStart"/>
      <w:proofErr w:type="gramStart"/>
      <w:r>
        <w:rPr>
          <w:i/>
          <w:lang w:val="en-US"/>
        </w:rPr>
        <w:t>P.biglobosa</w:t>
      </w:r>
      <w:proofErr w:type="spellEnd"/>
      <w:proofErr w:type="gramEnd"/>
      <w:r>
        <w:rPr>
          <w:i/>
          <w:lang w:val="en-US"/>
        </w:rPr>
        <w:t xml:space="preserve"> </w:t>
      </w:r>
      <w:r>
        <w:rPr>
          <w:lang w:val="en-US"/>
        </w:rPr>
        <w:t xml:space="preserve">stem bark were administered to three groups of rats for 21 days to determine the profile of certain biochemical parameters in the liver. A significant increase in ALP, ALT and AST levels was observed in treated rats compared to the control group in this study. It was also reported that liver sections from the control group showed no lesions, whereas liver sections from animals treated with 1000 mg/kg and 500 mg/kg of the aqueous extract of </w:t>
      </w:r>
      <w:proofErr w:type="spellStart"/>
      <w:r>
        <w:rPr>
          <w:i/>
          <w:lang w:val="en-US"/>
        </w:rPr>
        <w:t>P.biglobosa</w:t>
      </w:r>
      <w:proofErr w:type="spellEnd"/>
      <w:r>
        <w:rPr>
          <w:i/>
          <w:lang w:val="en-US"/>
        </w:rPr>
        <w:t xml:space="preserve"> </w:t>
      </w:r>
      <w:r>
        <w:rPr>
          <w:lang w:val="en-US"/>
        </w:rPr>
        <w:t xml:space="preserve">revealed inflammation, vascular degeneration and vacuolization. The authors concluded that at higher doses, aqueous extract of </w:t>
      </w:r>
      <w:proofErr w:type="spellStart"/>
      <w:r>
        <w:rPr>
          <w:i/>
          <w:lang w:val="en-US"/>
        </w:rPr>
        <w:t>P.biglobosa</w:t>
      </w:r>
      <w:proofErr w:type="spellEnd"/>
      <w:r>
        <w:rPr>
          <w:i/>
          <w:lang w:val="en-US"/>
        </w:rPr>
        <w:t xml:space="preserve"> </w:t>
      </w:r>
      <w:r>
        <w:rPr>
          <w:lang w:val="en-US"/>
        </w:rPr>
        <w:t>bark could be hepatotoxic.</w:t>
      </w:r>
      <w:r w:rsidR="008975A1">
        <w:rPr>
          <w:highlight w:val="yellow"/>
        </w:rPr>
        <w:fldChar w:fldCharType="begin"/>
      </w:r>
      <w:r w:rsidR="000010B7">
        <w:rPr>
          <w:highlight w:val="yellow"/>
          <w:lang w:val="en-US"/>
        </w:rPr>
        <w:instrText xml:space="preserve"> ADDIN ZOTERO_ITEM CSL_CITATION {"citationID":"ng6lpymd","properties":{"formattedCitation":"(Ibrahim et al., 2023)","plainCitation":"(Ibrahim et al., 2023)","noteIndex":0},"citationItems":[{"id":400,"uris":["http://zotero.org/users/local/eBDHpon9/items/I8FC49N7"],"itemData":{"id":400,"type":"article-journal","container-title":"American Journal of Medical Science and Innovation","issue":"1","page":"13–20","source":"Google Scholar","title":"Effect of Aqueous Stem Bark Extract of Parkia Biglobosa on the Histological Morphology of Liver of Adult Wistar Rats","volume":"2","author":[{"family":"Ibrahim","given":"D. F."},{"family":"Hassan","given":"A. S."},{"family":"Sani","given":"A."},{"family":"Zakariyya","given":"A."},{"family":"Shema","given":"F. B."},{"family":"Zubair","given":"R. U."},{"family":"Riruwai","given":"G. Y."}],"issued":{"date-parts":[["2023"]]}}}],"schema":"https://github.com/citation-style-language/schema/raw/master/csl-citation.json"} </w:instrText>
      </w:r>
      <w:r w:rsidR="008975A1">
        <w:rPr>
          <w:highlight w:val="yellow"/>
        </w:rPr>
        <w:fldChar w:fldCharType="separate"/>
      </w:r>
      <w:r w:rsidR="000010B7" w:rsidRPr="000010B7">
        <w:rPr>
          <w:lang w:val="en-US"/>
        </w:rPr>
        <w:t xml:space="preserve">(Ibrahim et </w:t>
      </w:r>
      <w:r w:rsidR="000010B7" w:rsidRPr="00C0204A">
        <w:rPr>
          <w:i/>
          <w:iCs/>
          <w:lang w:val="en-US"/>
        </w:rPr>
        <w:t>al</w:t>
      </w:r>
      <w:r w:rsidR="000010B7" w:rsidRPr="000010B7">
        <w:rPr>
          <w:lang w:val="en-US"/>
        </w:rPr>
        <w:t>., 2023)</w:t>
      </w:r>
      <w:r w:rsidR="008975A1">
        <w:rPr>
          <w:highlight w:val="yellow"/>
        </w:rPr>
        <w:fldChar w:fldCharType="end"/>
      </w:r>
      <w:r>
        <w:rPr>
          <w:lang w:val="en-US"/>
        </w:rPr>
        <w:t xml:space="preserve">  Ahmed et </w:t>
      </w:r>
      <w:r>
        <w:rPr>
          <w:i/>
          <w:lang w:val="en-US"/>
        </w:rPr>
        <w:t>al</w:t>
      </w:r>
      <w:r>
        <w:rPr>
          <w:lang w:val="en-US"/>
        </w:rPr>
        <w:t xml:space="preserve">, in their study of the acute toxicity and </w:t>
      </w:r>
      <w:r w:rsidR="00D85485">
        <w:rPr>
          <w:lang w:val="en-US"/>
        </w:rPr>
        <w:t xml:space="preserve">hepatoprotective </w:t>
      </w:r>
      <w:r>
        <w:rPr>
          <w:lang w:val="en-US"/>
        </w:rPr>
        <w:t xml:space="preserve">effect of aqueous extract of </w:t>
      </w:r>
      <w:r>
        <w:rPr>
          <w:i/>
          <w:lang w:val="en-US"/>
        </w:rPr>
        <w:t xml:space="preserve">P. </w:t>
      </w:r>
      <w:proofErr w:type="spellStart"/>
      <w:r>
        <w:rPr>
          <w:i/>
          <w:lang w:val="en-US"/>
        </w:rPr>
        <w:t>biglobosa</w:t>
      </w:r>
      <w:proofErr w:type="spellEnd"/>
      <w:r>
        <w:rPr>
          <w:i/>
          <w:lang w:val="en-US"/>
        </w:rPr>
        <w:t xml:space="preserve"> </w:t>
      </w:r>
      <w:r>
        <w:rPr>
          <w:lang w:val="en-US"/>
        </w:rPr>
        <w:t>bark in albino Wister rats, also determined an LD50 in excess of 5000 mg/kg body weight.</w:t>
      </w:r>
      <w:r w:rsidR="008975A1">
        <w:fldChar w:fldCharType="begin"/>
      </w:r>
      <w:r w:rsidR="00E214B4">
        <w:rPr>
          <w:lang w:val="en-US"/>
        </w:rPr>
        <w:instrText xml:space="preserve"> ADDIN ZOTERO_ITEM CSL_CITATION {"citationID":"cv6gRaqM","properties":{"formattedCitation":"(Ahmad et al., 2022)","plainCitation":"(Ahmad et al., 2022)","noteIndex":0},"citationItems":[{"id":406,"uris":["http://zotero.org/users/local/eBDHpon9/items/6YBFRAZ8"],"itemData":{"id":406,"type":"article-journal","abstract":"Acute Toxicity Study and Hepatocurative Effect of Aqueous Stem Bark Extract of Parkia Biglobosa in Wister albino Rats","container-title":"Journal of Natural Sciences Research","ISSN":"2225-0921","issue":"16","language":"en","page":"26","source":"www.iiste.org","title":"Acute Toxicity Study and Hepatocurative Effect of Aqueous Stem Bark Extract of Parkia Biglobosa in Wister albino Rats","volume":"13","author":[{"family":"Ahmad","given":"S.M."},{"family":"Abdulmumin","given":"T.M"},{"family":"Abdulmumin","given":"Y"},{"family":"Murtala","given":"M."},{"family":"Abubakar","given":"Al."},{"family":"Ai","given":"Muhammad"},{"family":"Sy","given":"Ismail"},{"family":"Sa","given":"Bichi"},{"family":"Mm","given":"Dalhatu"},{"family":"Si","given":"Sarki"},{"family":"Sm","given":"Sheshe"},{"family":"An","given":"Abdullahi"},{"family":"U","given":"Nafiu"}],"issued":{"date-parts":[["2022"]]}}}],"schema":"https://github.com/citation-style-language/schema/raw/master/csl-citation.json"} </w:instrText>
      </w:r>
      <w:r w:rsidR="008975A1">
        <w:fldChar w:fldCharType="separate"/>
      </w:r>
      <w:r w:rsidR="00E214B4" w:rsidRPr="00E214B4">
        <w:rPr>
          <w:lang w:val="en-US"/>
        </w:rPr>
        <w:t xml:space="preserve">(Ahmad et </w:t>
      </w:r>
      <w:r w:rsidR="00E214B4" w:rsidRPr="00E214B4">
        <w:rPr>
          <w:i/>
          <w:iCs/>
          <w:lang w:val="en-US"/>
        </w:rPr>
        <w:t>al</w:t>
      </w:r>
      <w:r w:rsidR="00E214B4" w:rsidRPr="00E214B4">
        <w:rPr>
          <w:lang w:val="en-US"/>
        </w:rPr>
        <w:t>., 2022)</w:t>
      </w:r>
      <w:r w:rsidR="008975A1">
        <w:fldChar w:fldCharType="end"/>
      </w:r>
      <w:r>
        <w:rPr>
          <w:lang w:val="en-US"/>
        </w:rPr>
        <w:t xml:space="preserve"> </w:t>
      </w:r>
      <w:proofErr w:type="spellStart"/>
      <w:r>
        <w:rPr>
          <w:lang w:val="en-US"/>
        </w:rPr>
        <w:t>Fafioye</w:t>
      </w:r>
      <w:proofErr w:type="spellEnd"/>
      <w:r>
        <w:rPr>
          <w:lang w:val="en-US"/>
        </w:rPr>
        <w:t xml:space="preserve"> et </w:t>
      </w:r>
      <w:r>
        <w:rPr>
          <w:i/>
          <w:lang w:val="en-US"/>
        </w:rPr>
        <w:t xml:space="preserve">al. </w:t>
      </w:r>
      <w:r>
        <w:rPr>
          <w:lang w:val="en-US"/>
        </w:rPr>
        <w:t xml:space="preserve">conducted an acute toxicity study of aqueous and ethanolic extracts of </w:t>
      </w:r>
      <w:r>
        <w:rPr>
          <w:i/>
          <w:lang w:val="en-US"/>
        </w:rPr>
        <w:t xml:space="preserve">P. </w:t>
      </w:r>
      <w:proofErr w:type="spellStart"/>
      <w:r>
        <w:rPr>
          <w:i/>
          <w:lang w:val="en-US"/>
        </w:rPr>
        <w:t>biglobosa</w:t>
      </w:r>
      <w:proofErr w:type="spellEnd"/>
      <w:r>
        <w:rPr>
          <w:i/>
          <w:lang w:val="en-US"/>
        </w:rPr>
        <w:t xml:space="preserve"> </w:t>
      </w:r>
      <w:r>
        <w:rPr>
          <w:lang w:val="en-US"/>
        </w:rPr>
        <w:t xml:space="preserve">bark on juvenile </w:t>
      </w:r>
      <w:proofErr w:type="spellStart"/>
      <w:r>
        <w:rPr>
          <w:i/>
          <w:lang w:val="en-US"/>
        </w:rPr>
        <w:t>Clarias</w:t>
      </w:r>
      <w:proofErr w:type="spellEnd"/>
      <w:r>
        <w:rPr>
          <w:i/>
          <w:lang w:val="en-US"/>
        </w:rPr>
        <w:t xml:space="preserve"> </w:t>
      </w:r>
      <w:proofErr w:type="spellStart"/>
      <w:r>
        <w:rPr>
          <w:i/>
          <w:lang w:val="en-US"/>
        </w:rPr>
        <w:t>gariepinus</w:t>
      </w:r>
      <w:proofErr w:type="spellEnd"/>
      <w:r>
        <w:rPr>
          <w:lang w:val="en-US"/>
        </w:rPr>
        <w:t xml:space="preserve">. As a result of their study, the 96-hour LC50 values for aqueous and ethanolic extracts of </w:t>
      </w:r>
      <w:r>
        <w:rPr>
          <w:i/>
          <w:lang w:val="en-US"/>
        </w:rPr>
        <w:t xml:space="preserve">P. </w:t>
      </w:r>
      <w:proofErr w:type="spellStart"/>
      <w:r>
        <w:rPr>
          <w:i/>
          <w:lang w:val="en-US"/>
        </w:rPr>
        <w:t>biglobosa</w:t>
      </w:r>
      <w:proofErr w:type="spellEnd"/>
      <w:r>
        <w:rPr>
          <w:i/>
          <w:lang w:val="en-US"/>
        </w:rPr>
        <w:t xml:space="preserve"> </w:t>
      </w:r>
      <w:r>
        <w:rPr>
          <w:lang w:val="en-US"/>
        </w:rPr>
        <w:t xml:space="preserve">were 2.8 and 2.4 ppm respectively. Histopathological changes in the liver and gills of exposed fish showed subtle cellular damage such as necrosis, lesions, edema and hepatocytes, testifying to the toxicity of </w:t>
      </w:r>
      <w:r>
        <w:rPr>
          <w:i/>
          <w:lang w:val="en-US"/>
        </w:rPr>
        <w:t xml:space="preserve">P. </w:t>
      </w:r>
      <w:proofErr w:type="spellStart"/>
      <w:r>
        <w:rPr>
          <w:i/>
          <w:lang w:val="en-US"/>
        </w:rPr>
        <w:t>biglobosa</w:t>
      </w:r>
      <w:proofErr w:type="spellEnd"/>
      <w:r>
        <w:rPr>
          <w:i/>
          <w:lang w:val="en-US"/>
        </w:rPr>
        <w:t xml:space="preserve"> </w:t>
      </w:r>
      <w:r>
        <w:rPr>
          <w:lang w:val="en-US"/>
        </w:rPr>
        <w:t>bark extracts to these fish.</w:t>
      </w:r>
      <w:r w:rsidR="008975A1">
        <w:rPr>
          <w:bCs/>
        </w:rPr>
        <w:fldChar w:fldCharType="begin"/>
      </w:r>
      <w:r w:rsidR="000010B7">
        <w:rPr>
          <w:bCs/>
          <w:lang w:val="en-US"/>
        </w:rPr>
        <w:instrText xml:space="preserve"> ADDIN ZOTERO_ITEM CSL_CITATION {"citationID":"h1kSUoQS","properties":{"formattedCitation":"(Fafioye et al., 2004)","plainCitation":"(Fafioye et al., 2004)","noteIndex":0},"citationItems":[{"id":398,"uris":["http://zotero.org/users/local/eBDHpon9/items/84YQ36BM"],"itemData":{"id":398,"type":"article-journal","container-title":"African Journal of Biotechnology","issue":"11","page":"627–630","source":"Google Scholar","title":"Toxicity of Parkia biglobosa and Raphia vinifera extracts on Clarias gariepinus juveniles","volume":"3","author":[{"family":"Fafioye","given":"O. O."},{"family":"Adebisi","given":"A. A."},{"family":"Fagade","given":"S. O."}],"issued":{"date-parts":[["2004"]]}}}],"schema":"https://github.com/citation-style-language/schema/raw/master/csl-citation.json"} </w:instrText>
      </w:r>
      <w:r w:rsidR="008975A1">
        <w:rPr>
          <w:bCs/>
        </w:rPr>
        <w:fldChar w:fldCharType="separate"/>
      </w:r>
      <w:r w:rsidR="000010B7" w:rsidRPr="000010B7">
        <w:rPr>
          <w:lang w:val="en-US"/>
        </w:rPr>
        <w:t xml:space="preserve">(Fafioye et </w:t>
      </w:r>
      <w:r w:rsidR="000010B7" w:rsidRPr="00C0204A">
        <w:rPr>
          <w:i/>
          <w:iCs/>
          <w:lang w:val="en-US"/>
        </w:rPr>
        <w:t>al</w:t>
      </w:r>
      <w:r w:rsidR="000010B7" w:rsidRPr="000010B7">
        <w:rPr>
          <w:lang w:val="en-US"/>
        </w:rPr>
        <w:t>., 2004)</w:t>
      </w:r>
      <w:r w:rsidR="008975A1">
        <w:rPr>
          <w:bCs/>
        </w:rPr>
        <w:fldChar w:fldCharType="end"/>
      </w:r>
      <w:r>
        <w:rPr>
          <w:lang w:val="en-US"/>
        </w:rPr>
        <w:t xml:space="preserve"> </w:t>
      </w:r>
      <w:proofErr w:type="spellStart"/>
      <w:r>
        <w:rPr>
          <w:lang w:val="en-US"/>
        </w:rPr>
        <w:t>Yomalan</w:t>
      </w:r>
      <w:proofErr w:type="spellEnd"/>
      <w:r>
        <w:rPr>
          <w:lang w:val="en-US"/>
        </w:rPr>
        <w:t xml:space="preserve"> et </w:t>
      </w:r>
      <w:r>
        <w:rPr>
          <w:i/>
          <w:lang w:val="en-US"/>
        </w:rPr>
        <w:t xml:space="preserve">al. </w:t>
      </w:r>
      <w:r>
        <w:rPr>
          <w:lang w:val="en-US"/>
        </w:rPr>
        <w:t xml:space="preserve">in their study on the toxic effects of </w:t>
      </w:r>
      <w:r>
        <w:rPr>
          <w:i/>
          <w:lang w:val="en-US"/>
        </w:rPr>
        <w:t xml:space="preserve">P. </w:t>
      </w:r>
      <w:proofErr w:type="spellStart"/>
      <w:r>
        <w:rPr>
          <w:i/>
          <w:lang w:val="en-US"/>
        </w:rPr>
        <w:t>biglobosa</w:t>
      </w:r>
      <w:proofErr w:type="spellEnd"/>
      <w:r>
        <w:rPr>
          <w:i/>
          <w:lang w:val="en-US"/>
        </w:rPr>
        <w:t xml:space="preserve"> </w:t>
      </w:r>
      <w:r>
        <w:rPr>
          <w:lang w:val="en-US"/>
        </w:rPr>
        <w:t>bark extract in female mice of the species Mus musculus (</w:t>
      </w:r>
      <w:proofErr w:type="spellStart"/>
      <w:r>
        <w:rPr>
          <w:lang w:val="en-US"/>
        </w:rPr>
        <w:t>muridae</w:t>
      </w:r>
      <w:proofErr w:type="spellEnd"/>
      <w:r>
        <w:rPr>
          <w:lang w:val="en-US"/>
        </w:rPr>
        <w:t>) determined an LD50 in excess of 5000 mg/kg body weight by oral administration.</w:t>
      </w:r>
      <w:r w:rsidR="008975A1">
        <w:rPr>
          <w:bCs/>
        </w:rPr>
        <w:fldChar w:fldCharType="begin"/>
      </w:r>
      <w:r w:rsidR="000010B7">
        <w:rPr>
          <w:bCs/>
          <w:lang w:val="en-US"/>
        </w:rPr>
        <w:instrText xml:space="preserve"> ADDIN ZOTERO_ITEM CSL_CITATION {"citationID":"oLfpdpPo","properties":{"formattedCitation":"(Yomalan et al., n.d.)","plainCitation":"(Yomalan et al., n.d.)","noteIndex":0},"citationItems":[{"id":405,"uris":["http://zotero.org/users/local/eBDHpon9/items/NHQLFI9R"],"itemData":{"id":405,"type":"article-journal","container-title":"World Journal of Pharmacy and Pharmaceutical Sciences","issue":"10","language":"en","source":"Zotero","title":"ASSESSMENT OF THE EFFECTS OF AN AQUEOUS TRUNK BARK EXTRACT OF PARKIA BIGLOBOSA (MIMOSACEAE) ON BLOOD SUGAR LEVELS IN RATS","volume":"7","author":[{"family":"Yomalan","given":"Kassi"},{"family":"Noël","given":"Toto Kouamé"},{"family":"Flavien","given":"Traoré"}]}}],"schema":"https://github.com/citation-style-language/schema/raw/master/csl-citation.json"} </w:instrText>
      </w:r>
      <w:r w:rsidR="008975A1">
        <w:rPr>
          <w:bCs/>
        </w:rPr>
        <w:fldChar w:fldCharType="separate"/>
      </w:r>
      <w:r w:rsidR="000010B7" w:rsidRPr="000010B7">
        <w:rPr>
          <w:lang w:val="en-US"/>
        </w:rPr>
        <w:t>(Yomalan et al., n.d.)</w:t>
      </w:r>
      <w:r w:rsidR="008975A1">
        <w:rPr>
          <w:bCs/>
        </w:rPr>
        <w:fldChar w:fldCharType="end"/>
      </w:r>
      <w:r>
        <w:rPr>
          <w:lang w:val="en-US"/>
        </w:rPr>
        <w:t xml:space="preserve">  </w:t>
      </w:r>
    </w:p>
    <w:p w14:paraId="31C63980" w14:textId="4DC8595F" w:rsidR="00270DA7" w:rsidRPr="000010B7" w:rsidRDefault="000A485D" w:rsidP="008975A1">
      <w:pPr>
        <w:pStyle w:val="Default"/>
        <w:spacing w:before="240" w:line="360" w:lineRule="auto"/>
        <w:jc w:val="both"/>
        <w:rPr>
          <w:bCs/>
          <w:lang w:val="en-US"/>
        </w:rPr>
      </w:pPr>
      <w:proofErr w:type="spellStart"/>
      <w:r>
        <w:rPr>
          <w:lang w:val="en-US"/>
        </w:rPr>
        <w:t>Udobi</w:t>
      </w:r>
      <w:proofErr w:type="spellEnd"/>
      <w:r>
        <w:rPr>
          <w:lang w:val="en-US"/>
        </w:rPr>
        <w:t xml:space="preserve"> and </w:t>
      </w:r>
      <w:proofErr w:type="spellStart"/>
      <w:r>
        <w:rPr>
          <w:lang w:val="en-US"/>
        </w:rPr>
        <w:t>Onaolapo</w:t>
      </w:r>
      <w:proofErr w:type="spellEnd"/>
      <w:r>
        <w:rPr>
          <w:lang w:val="en-US"/>
        </w:rPr>
        <w:t xml:space="preserve"> conducted an acute toxicity study of the aqueous fraction of the methanolic extract of </w:t>
      </w:r>
      <w:r>
        <w:rPr>
          <w:i/>
          <w:lang w:val="en-US"/>
        </w:rPr>
        <w:t xml:space="preserve">P. </w:t>
      </w:r>
      <w:proofErr w:type="spellStart"/>
      <w:r>
        <w:rPr>
          <w:i/>
          <w:lang w:val="en-US"/>
        </w:rPr>
        <w:t>biglobosa</w:t>
      </w:r>
      <w:proofErr w:type="spellEnd"/>
      <w:r>
        <w:rPr>
          <w:i/>
          <w:lang w:val="en-US"/>
        </w:rPr>
        <w:t xml:space="preserve"> </w:t>
      </w:r>
      <w:r>
        <w:rPr>
          <w:lang w:val="en-US"/>
        </w:rPr>
        <w:t xml:space="preserve">parts on mice. The results of their LD50 study range from 500 to 5,000 mg/kg body weight, confirming the low toxicity of </w:t>
      </w:r>
      <w:r>
        <w:rPr>
          <w:i/>
          <w:lang w:val="en-US"/>
        </w:rPr>
        <w:t xml:space="preserve">P. </w:t>
      </w:r>
      <w:proofErr w:type="spellStart"/>
      <w:r>
        <w:rPr>
          <w:i/>
          <w:lang w:val="en-US"/>
        </w:rPr>
        <w:t>biglobosa</w:t>
      </w:r>
      <w:proofErr w:type="spellEnd"/>
      <w:r>
        <w:rPr>
          <w:i/>
          <w:lang w:val="en-US"/>
        </w:rPr>
        <w:t xml:space="preserve"> </w:t>
      </w:r>
      <w:r>
        <w:rPr>
          <w:lang w:val="en-US"/>
        </w:rPr>
        <w:t>bark, stem and leaf extracts, and hence their lack of potential hazard. Nevertheless, based on these results, a ranking of the toxicity of different parts of the plant was drawn up: the stem was found to be more toxic than the root, itself more toxic than the leaf.</w:t>
      </w:r>
      <w:r w:rsidR="008975A1" w:rsidRPr="008975A1">
        <w:rPr>
          <w:bCs/>
          <w:lang w:val="en-US"/>
        </w:rPr>
        <w:t xml:space="preserve"> </w:t>
      </w:r>
      <w:r w:rsidR="008975A1">
        <w:rPr>
          <w:bCs/>
        </w:rPr>
        <w:fldChar w:fldCharType="begin"/>
      </w:r>
      <w:r w:rsidR="000010B7">
        <w:rPr>
          <w:bCs/>
          <w:lang w:val="en-US"/>
        </w:rPr>
        <w:instrText xml:space="preserve"> ADDIN ZOTERO_ITEM CSL_CITATION {"citationID":"rl3m7U1C","properties":{"formattedCitation":"(Udobi and Onaolapo, 2010)","plainCitation":"(Udobi and Onaolapo, 2010)","noteIndex":0},"citationItems":[{"id":402,"uris":["http://zotero.org/users/local/eBDHpon9/items/3SX3K266"],"itemData":{"id":402,"type":"article-journal","container-title":"African Journal of Biotechnology","issue":"31","page":"4993–4998","source":"Google Scholar","title":"Cell kill pattern and acute toxicity studies of the aqueous fraction of the methanolic extract of parts of Parkia biglobosa","volume":"9","author":[{"family":"Udobi","given":"C. E."},{"family":"Onaolapo","given":"J. A."}],"issued":{"date-parts":[["2010"]]}}}],"schema":"https://github.com/citation-style-language/schema/raw/master/csl-citation.json"} </w:instrText>
      </w:r>
      <w:r w:rsidR="008975A1">
        <w:rPr>
          <w:bCs/>
        </w:rPr>
        <w:fldChar w:fldCharType="separate"/>
      </w:r>
      <w:r w:rsidR="000010B7" w:rsidRPr="000010B7">
        <w:rPr>
          <w:lang w:val="en-US"/>
        </w:rPr>
        <w:t>(Udobi and Onaolapo, 2010)</w:t>
      </w:r>
      <w:r w:rsidR="008975A1">
        <w:rPr>
          <w:bCs/>
        </w:rPr>
        <w:fldChar w:fldCharType="end"/>
      </w:r>
      <w:r>
        <w:rPr>
          <w:lang w:val="en-US"/>
        </w:rPr>
        <w:t xml:space="preserve"> </w:t>
      </w:r>
    </w:p>
    <w:p w14:paraId="1C98B480" w14:textId="627C85B8" w:rsidR="00270DA7" w:rsidRDefault="000A485D">
      <w:pPr>
        <w:spacing w:after="0" w:line="360" w:lineRule="auto"/>
        <w:ind w:left="-5" w:right="15"/>
        <w:rPr>
          <w:lang w:val="en-US"/>
        </w:rPr>
      </w:pPr>
      <w:r>
        <w:rPr>
          <w:lang w:val="en-US"/>
        </w:rPr>
        <w:t xml:space="preserve">A toxicity study of </w:t>
      </w:r>
      <w:r>
        <w:rPr>
          <w:i/>
          <w:lang w:val="en-US"/>
        </w:rPr>
        <w:t xml:space="preserve">P. </w:t>
      </w:r>
      <w:proofErr w:type="spellStart"/>
      <w:r>
        <w:rPr>
          <w:i/>
          <w:lang w:val="en-US"/>
        </w:rPr>
        <w:t>biglobosa</w:t>
      </w:r>
      <w:proofErr w:type="spellEnd"/>
      <w:r>
        <w:rPr>
          <w:i/>
          <w:lang w:val="en-US"/>
        </w:rPr>
        <w:t xml:space="preserve"> </w:t>
      </w:r>
      <w:r>
        <w:rPr>
          <w:lang w:val="en-US"/>
        </w:rPr>
        <w:t xml:space="preserve">wood ash extract was carried out by Auta on Mus musculus mice. The LD50 determined for the acute toxicity study of this extract on mice was 396.80 mg/kg body weight. The </w:t>
      </w:r>
      <w:proofErr w:type="spellStart"/>
      <w:r>
        <w:rPr>
          <w:lang w:val="en-US"/>
        </w:rPr>
        <w:t>subchronic</w:t>
      </w:r>
      <w:proofErr w:type="spellEnd"/>
      <w:r>
        <w:rPr>
          <w:lang w:val="en-US"/>
        </w:rPr>
        <w:t xml:space="preserve"> toxicity of the aqueous extract of </w:t>
      </w:r>
      <w:r>
        <w:rPr>
          <w:i/>
          <w:lang w:val="en-US"/>
        </w:rPr>
        <w:t xml:space="preserve">P. </w:t>
      </w:r>
      <w:proofErr w:type="spellStart"/>
      <w:r>
        <w:rPr>
          <w:i/>
          <w:lang w:val="en-US"/>
        </w:rPr>
        <w:t>biglobosa</w:t>
      </w:r>
      <w:proofErr w:type="spellEnd"/>
      <w:r>
        <w:rPr>
          <w:i/>
          <w:lang w:val="en-US"/>
        </w:rPr>
        <w:t xml:space="preserve"> </w:t>
      </w:r>
      <w:r>
        <w:rPr>
          <w:lang w:val="en-US"/>
        </w:rPr>
        <w:t xml:space="preserve">wood ash on mice of the same species was carried out at doses of 5; 50; 100 mg/kg body weight. Study data on certain biochemical parameters (serum creatinine, aspartate aminotransferase and alanine aminotransferase) revealed an increase in values of these biochemical parameters with dose, reaching their maximum at 100 mg/kg. Histopathological examination of the liver and kidneys revealed tubular degeneration and necrosis in the kidneys, hepatocyte atrophy and cord </w:t>
      </w:r>
      <w:r>
        <w:rPr>
          <w:lang w:val="en-US"/>
        </w:rPr>
        <w:lastRenderedPageBreak/>
        <w:t xml:space="preserve">dissociation in the liver at 100 mg/kg. He concluded that aqueous extracts of </w:t>
      </w:r>
      <w:r>
        <w:rPr>
          <w:i/>
          <w:lang w:val="en-US"/>
        </w:rPr>
        <w:t xml:space="preserve">P. </w:t>
      </w:r>
      <w:proofErr w:type="spellStart"/>
      <w:r>
        <w:rPr>
          <w:i/>
          <w:lang w:val="en-US"/>
        </w:rPr>
        <w:t>biglobosa</w:t>
      </w:r>
      <w:proofErr w:type="spellEnd"/>
      <w:r>
        <w:rPr>
          <w:i/>
          <w:lang w:val="en-US"/>
        </w:rPr>
        <w:t xml:space="preserve"> </w:t>
      </w:r>
      <w:r>
        <w:rPr>
          <w:lang w:val="en-US"/>
        </w:rPr>
        <w:t>wood ash showed sub-chronic toxicity in Mus musculus.</w:t>
      </w:r>
      <w:r w:rsidR="008975A1">
        <w:rPr>
          <w:bCs/>
        </w:rPr>
        <w:fldChar w:fldCharType="begin"/>
      </w:r>
      <w:r w:rsidR="000010B7">
        <w:rPr>
          <w:bCs/>
          <w:lang w:val="en-US"/>
        </w:rPr>
        <w:instrText xml:space="preserve"> ADDIN ZOTERO_ITEM CSL_CITATION {"citationID":"cP1dTpeW","properties":{"formattedCitation":"(Auta, 2021)","plainCitation":"(Auta, 2021)","noteIndex":0},"citationItems":[{"id":408,"uris":["http://zotero.org/users/local/eBDHpon9/items/ZEW3TWZ7"],"itemData":{"id":408,"type":"article-journal","container-title":"Life Res","issue":"1","page":"7","source":"Google Scholar","title":"Sub-chronic toxicity of the aqueous wood-ash extract of Parkia biglobosa in Mus musculus","volume":"4","author":[{"family":"Auta","given":"T."}],"issued":{"date-parts":[["2021"]]}}}],"schema":"https://github.com/citation-style-language/schema/raw/master/csl-citation.json"} </w:instrText>
      </w:r>
      <w:r w:rsidR="008975A1">
        <w:rPr>
          <w:bCs/>
        </w:rPr>
        <w:fldChar w:fldCharType="separate"/>
      </w:r>
      <w:r w:rsidR="000010B7" w:rsidRPr="000010B7">
        <w:rPr>
          <w:lang w:val="en-US"/>
        </w:rPr>
        <w:t>(Auta, 2021)</w:t>
      </w:r>
      <w:r w:rsidR="008975A1">
        <w:rPr>
          <w:bCs/>
        </w:rPr>
        <w:fldChar w:fldCharType="end"/>
      </w:r>
      <w:r>
        <w:rPr>
          <w:lang w:val="en-US"/>
        </w:rPr>
        <w:t xml:space="preserve">            </w:t>
      </w:r>
    </w:p>
    <w:p w14:paraId="2951538A" w14:textId="77777777" w:rsidR="00270DA7" w:rsidRDefault="000A485D">
      <w:pPr>
        <w:spacing w:before="120" w:after="120" w:line="360" w:lineRule="auto"/>
        <w:ind w:left="-6" w:right="17" w:hanging="11"/>
        <w:rPr>
          <w:b/>
          <w:bCs/>
          <w:lang w:val="en-US"/>
        </w:rPr>
      </w:pPr>
      <w:r>
        <w:rPr>
          <w:b/>
          <w:bCs/>
          <w:lang w:val="en-US"/>
        </w:rPr>
        <w:t xml:space="preserve">Pharmacological data </w:t>
      </w:r>
    </w:p>
    <w:p w14:paraId="2FFEA216" w14:textId="026BB5A8" w:rsidR="00270DA7" w:rsidRDefault="000A485D">
      <w:pPr>
        <w:spacing w:after="0" w:line="360" w:lineRule="auto"/>
        <w:ind w:left="-5" w:right="15"/>
        <w:rPr>
          <w:lang w:val="en-US"/>
        </w:rPr>
      </w:pPr>
      <w:r>
        <w:rPr>
          <w:lang w:val="en-US"/>
        </w:rPr>
        <w:t xml:space="preserve">Pharmacological studies have already been carried out on </w:t>
      </w:r>
      <w:r>
        <w:rPr>
          <w:i/>
          <w:lang w:val="en-US"/>
        </w:rPr>
        <w:t xml:space="preserve">P. </w:t>
      </w:r>
      <w:proofErr w:type="spellStart"/>
      <w:r>
        <w:rPr>
          <w:i/>
          <w:lang w:val="en-US"/>
        </w:rPr>
        <w:t>biglobosa</w:t>
      </w:r>
      <w:proofErr w:type="spellEnd"/>
      <w:r>
        <w:rPr>
          <w:i/>
          <w:lang w:val="en-US"/>
        </w:rPr>
        <w:t xml:space="preserve"> </w:t>
      </w:r>
      <w:r>
        <w:rPr>
          <w:lang w:val="en-US"/>
        </w:rPr>
        <w:t xml:space="preserve">extracts, highlighting the bioactive potential of plant compounds extracted from different parts of the plant. In their study, Akpor et </w:t>
      </w:r>
      <w:r>
        <w:rPr>
          <w:i/>
          <w:lang w:val="en-US"/>
        </w:rPr>
        <w:t xml:space="preserve">al. </w:t>
      </w:r>
      <w:r>
        <w:rPr>
          <w:lang w:val="en-US"/>
        </w:rPr>
        <w:t xml:space="preserve">highlighted the antioxidant potential of </w:t>
      </w:r>
      <w:r>
        <w:rPr>
          <w:i/>
          <w:lang w:val="en-US"/>
        </w:rPr>
        <w:t>P</w:t>
      </w:r>
      <w:r>
        <w:rPr>
          <w:lang w:val="en-US"/>
        </w:rPr>
        <w:t xml:space="preserve">. </w:t>
      </w:r>
      <w:proofErr w:type="spellStart"/>
      <w:r>
        <w:rPr>
          <w:i/>
          <w:lang w:val="en-US"/>
        </w:rPr>
        <w:t>biglobosa</w:t>
      </w:r>
      <w:proofErr w:type="spellEnd"/>
      <w:r>
        <w:rPr>
          <w:i/>
          <w:lang w:val="en-US"/>
        </w:rPr>
        <w:t xml:space="preserve"> </w:t>
      </w:r>
      <w:r>
        <w:rPr>
          <w:lang w:val="en-US"/>
        </w:rPr>
        <w:t xml:space="preserve">leaf infusions, through their ability to trap stable 2,2'-diphenyl-1- picrylhydrazyl (DPPH) radicals and inhibit </w:t>
      </w:r>
      <w:r>
        <w:rPr>
          <w:i/>
          <w:lang w:val="en-US"/>
        </w:rPr>
        <w:t>Escherichia coli</w:t>
      </w:r>
      <w:r>
        <w:rPr>
          <w:lang w:val="en-US"/>
        </w:rPr>
        <w:t>, indicating their potential application as antimicrobial agents.</w:t>
      </w:r>
      <w:r w:rsidR="008975A1" w:rsidRPr="008975A1">
        <w:rPr>
          <w:lang w:val="en-US"/>
        </w:rPr>
        <w:t xml:space="preserve"> </w:t>
      </w:r>
      <w:r w:rsidR="008975A1">
        <w:fldChar w:fldCharType="begin"/>
      </w:r>
      <w:r w:rsidR="000010B7">
        <w:rPr>
          <w:lang w:val="en-US"/>
        </w:rPr>
        <w:instrText xml:space="preserve"> ADDIN ZOTERO_ITEM CSL_CITATION {"citationID":"E1ezdOg9","properties":{"formattedCitation":"(Akpor et al., 2021)","plainCitation":"(Akpor et al., 2021)","noteIndex":0},"citationItems":[{"id":370,"uris":["http://zotero.org/users/local/eBDHpon9/items/6C42EKI6"],"itemData":{"id":370,"type":"article-journal","abstract":"This study was aimed at assessing the bioactive potential of aqueous leaf infusions of three plant species, moringa (Moringa oleifera), locust beans (Parkia biglobosa) and bitter leaf (Vernonia amygdalina). The antimicrobial studies were carried out using the agar diffusion method against the selected isolates. For growth rate studies, known quantities of the respective crude leaf infusions only or in combination with ascorbic acid were added to sterile nutrient broth before inoculating with the respective test bacterial species and incubated. Growth was then monitored every 1 h, for a 10 h duration and after 24 h. Antimicrobial and growth rate studies were carried out using five bacterial species (Pseudomonas aeruginosa, Staphylococcus aureus, Bacillus subtilis, Escherichia coli, Klebsiella pneumoniae). Results of the agar diffusion procedure revealed bitter leaf infusion showing inhibition against P. aeruginosa, S. aureus, K. pneumoniae and E. coli. The locust bean leaf infusion showed inhibition against E. coli only while the moringa leaf infusion inhibited the growth of P. aeruginosa, S. aureus, K. pneumoniae and E. coli. For the growth rate studies, all test bacterial species showed extended lag period in nutrient broth that contained the leaf infusions or a combination of the leaf infusions and ascorbic acid. None of the infusions was able to completely stop the growth of the test bacterial species for a 24 h growth period. In nutrient broth that contained the locust bean leaf infusion only, longer lag period of the test bacterial species was observed than in medium that contained both the leaf infusion and ascorbic acid. All the leaf infusions showed antioxidant activities when investigated for their ability to scavenge free radicals. The study was able to show the antimicrobial and antioxidant potentials of the infusions, hence their possible application as antimicrobial agents.","container-title":"Scientific African","DOI":"10.1016/j.sciaf.2021.e01001","ISSN":"2468-2276","journalAbbreviation":"Scientific African","page":"e01001","source":"ScienceDirect","title":"Bacterial growth inhibition and antioxidant potentials of leaf infusions of (Moringa oleifera), locust beans (Parkia biglobosa) and bitter leaf (Vernonia amygladina)","volume":"14","author":[{"family":"Akpor","given":"Oghenerobor B."},{"family":"Ndakotsu","given":"Joshua"},{"family":"Evbuomwan","given":"Ikponmwosa O."},{"family":"Olaolu","given":"Tomilola D."},{"family":"Osemwegie","given":"Omorefosa O."}],"issued":{"date-parts":[["2021",11,1]]}}}],"schema":"https://github.com/citation-style-language/schema/raw/master/csl-citation.json"} </w:instrText>
      </w:r>
      <w:r w:rsidR="008975A1">
        <w:fldChar w:fldCharType="separate"/>
      </w:r>
      <w:r w:rsidR="000010B7" w:rsidRPr="000010B7">
        <w:rPr>
          <w:lang w:val="en-US"/>
        </w:rPr>
        <w:t xml:space="preserve">(Akpor et </w:t>
      </w:r>
      <w:r w:rsidR="000010B7" w:rsidRPr="00C0204A">
        <w:rPr>
          <w:i/>
          <w:iCs/>
          <w:lang w:val="en-US"/>
        </w:rPr>
        <w:t>al.</w:t>
      </w:r>
      <w:r w:rsidR="000010B7" w:rsidRPr="000010B7">
        <w:rPr>
          <w:lang w:val="en-US"/>
        </w:rPr>
        <w:t>, 2021)</w:t>
      </w:r>
      <w:r w:rsidR="008975A1">
        <w:fldChar w:fldCharType="end"/>
      </w:r>
      <w:r>
        <w:rPr>
          <w:lang w:val="en-US"/>
        </w:rPr>
        <w:t xml:space="preserve"> Donkor et </w:t>
      </w:r>
      <w:r>
        <w:rPr>
          <w:i/>
          <w:lang w:val="en-US"/>
        </w:rPr>
        <w:t xml:space="preserve">al, </w:t>
      </w:r>
      <w:r>
        <w:rPr>
          <w:lang w:val="en-US"/>
        </w:rPr>
        <w:t xml:space="preserve">in their study, showed that the formulated ethanolic extract of </w:t>
      </w:r>
      <w:r>
        <w:rPr>
          <w:i/>
          <w:lang w:val="en-US"/>
        </w:rPr>
        <w:t xml:space="preserve">P. </w:t>
      </w:r>
      <w:proofErr w:type="spellStart"/>
      <w:r>
        <w:rPr>
          <w:i/>
          <w:lang w:val="en-US"/>
        </w:rPr>
        <w:t>biglobosa</w:t>
      </w:r>
      <w:proofErr w:type="spellEnd"/>
      <w:r>
        <w:rPr>
          <w:i/>
          <w:lang w:val="en-US"/>
        </w:rPr>
        <w:t xml:space="preserve"> </w:t>
      </w:r>
      <w:r>
        <w:rPr>
          <w:lang w:val="en-US"/>
        </w:rPr>
        <w:t xml:space="preserve">leaves, </w:t>
      </w:r>
      <w:r w:rsidRPr="00AE6214">
        <w:rPr>
          <w:i/>
          <w:iCs/>
          <w:lang w:val="en-US"/>
        </w:rPr>
        <w:t xml:space="preserve">P. </w:t>
      </w:r>
      <w:proofErr w:type="spellStart"/>
      <w:r w:rsidRPr="00AE6214">
        <w:rPr>
          <w:i/>
          <w:iCs/>
          <w:lang w:val="en-US"/>
        </w:rPr>
        <w:t>biglobosa</w:t>
      </w:r>
      <w:proofErr w:type="spellEnd"/>
      <w:r>
        <w:rPr>
          <w:lang w:val="en-US"/>
        </w:rPr>
        <w:t xml:space="preserve"> ethanolic extract-polyethylene glycol ointment (EEPB-PEG), used for the treatment of skin ailments and wound infections, showed dose-dependent activity against the micro-organisms tested, notably </w:t>
      </w:r>
      <w:r>
        <w:rPr>
          <w:i/>
          <w:lang w:val="en-US"/>
        </w:rPr>
        <w:t>P. aeruginosa</w:t>
      </w:r>
      <w:r>
        <w:rPr>
          <w:lang w:val="en-US"/>
        </w:rPr>
        <w:t xml:space="preserve">, </w:t>
      </w:r>
      <w:r>
        <w:rPr>
          <w:i/>
          <w:lang w:val="en-US"/>
        </w:rPr>
        <w:t>E. coli</w:t>
      </w:r>
      <w:r>
        <w:rPr>
          <w:lang w:val="en-US"/>
        </w:rPr>
        <w:t xml:space="preserve">, and </w:t>
      </w:r>
      <w:r>
        <w:rPr>
          <w:i/>
          <w:lang w:val="en-US"/>
        </w:rPr>
        <w:t xml:space="preserve">S. aureus. </w:t>
      </w:r>
      <w:r>
        <w:rPr>
          <w:lang w:val="en-US"/>
        </w:rPr>
        <w:t xml:space="preserve">They were thus able to demonstrate the therapeutic and biological activity of </w:t>
      </w:r>
      <w:r>
        <w:rPr>
          <w:i/>
          <w:lang w:val="en-US"/>
        </w:rPr>
        <w:t xml:space="preserve">P. </w:t>
      </w:r>
      <w:proofErr w:type="spellStart"/>
      <w:r>
        <w:rPr>
          <w:i/>
          <w:lang w:val="en-US"/>
        </w:rPr>
        <w:t>biglobosa</w:t>
      </w:r>
      <w:proofErr w:type="spellEnd"/>
      <w:r>
        <w:rPr>
          <w:i/>
          <w:lang w:val="en-US"/>
        </w:rPr>
        <w:t xml:space="preserve"> </w:t>
      </w:r>
      <w:r>
        <w:rPr>
          <w:lang w:val="en-US"/>
        </w:rPr>
        <w:t>leaf extracts</w:t>
      </w:r>
      <w:r>
        <w:rPr>
          <w:i/>
          <w:lang w:val="en-US"/>
        </w:rPr>
        <w:t xml:space="preserve">. </w:t>
      </w:r>
      <w:r>
        <w:rPr>
          <w:lang w:val="en-US"/>
        </w:rPr>
        <w:t xml:space="preserve">The </w:t>
      </w:r>
      <w:r>
        <w:rPr>
          <w:i/>
          <w:lang w:val="en-US"/>
        </w:rPr>
        <w:t xml:space="preserve">in vitro </w:t>
      </w:r>
      <w:r>
        <w:rPr>
          <w:lang w:val="en-US"/>
        </w:rPr>
        <w:t xml:space="preserve">antioxidant activity and effect of </w:t>
      </w:r>
      <w:r>
        <w:rPr>
          <w:i/>
          <w:lang w:val="en-US"/>
        </w:rPr>
        <w:t xml:space="preserve">P. </w:t>
      </w:r>
      <w:proofErr w:type="spellStart"/>
      <w:r>
        <w:rPr>
          <w:i/>
          <w:lang w:val="en-US"/>
        </w:rPr>
        <w:t>biglobosa</w:t>
      </w:r>
      <w:proofErr w:type="spellEnd"/>
      <w:r>
        <w:rPr>
          <w:i/>
          <w:lang w:val="en-US"/>
        </w:rPr>
        <w:t xml:space="preserve"> </w:t>
      </w:r>
      <w:r>
        <w:rPr>
          <w:lang w:val="en-US"/>
        </w:rPr>
        <w:t xml:space="preserve">bark extract on mitochondrial redox status was demonstrated by </w:t>
      </w:r>
      <w:proofErr w:type="spellStart"/>
      <w:r>
        <w:rPr>
          <w:lang w:val="en-US"/>
        </w:rPr>
        <w:t>Komolafé</w:t>
      </w:r>
      <w:proofErr w:type="spellEnd"/>
      <w:r>
        <w:rPr>
          <w:lang w:val="en-US"/>
        </w:rPr>
        <w:t xml:space="preserve"> et </w:t>
      </w:r>
      <w:r>
        <w:rPr>
          <w:i/>
          <w:lang w:val="en-US"/>
        </w:rPr>
        <w:t xml:space="preserve">al. </w:t>
      </w:r>
      <w:r>
        <w:rPr>
          <w:lang w:val="en-US"/>
        </w:rPr>
        <w:t xml:space="preserve">They evaluated and confirmed the antioxidant activity of </w:t>
      </w:r>
      <w:r>
        <w:rPr>
          <w:i/>
          <w:lang w:val="en-US"/>
        </w:rPr>
        <w:t xml:space="preserve">P. </w:t>
      </w:r>
      <w:proofErr w:type="spellStart"/>
      <w:r>
        <w:rPr>
          <w:i/>
          <w:lang w:val="en-US"/>
        </w:rPr>
        <w:t>biglobosa</w:t>
      </w:r>
      <w:proofErr w:type="spellEnd"/>
      <w:r>
        <w:rPr>
          <w:i/>
          <w:lang w:val="en-US"/>
        </w:rPr>
        <w:t xml:space="preserve"> bark extract </w:t>
      </w:r>
      <w:r>
        <w:rPr>
          <w:lang w:val="en-US"/>
        </w:rPr>
        <w:t>using the scavenging and reducing capacities of 1,1-diphenyl-2-picrylhydrazyl radical (DPPH) and 2,2'-azino-bis (3-ethylbenzothiazoline-6-sulfonic acid) (ABTS) diammonium radical cation salt against Fe</w:t>
      </w:r>
      <w:r>
        <w:rPr>
          <w:vertAlign w:val="superscript"/>
          <w:lang w:val="en-US"/>
        </w:rPr>
        <w:t>3+</w:t>
      </w:r>
      <w:r>
        <w:rPr>
          <w:lang w:val="en-US"/>
        </w:rPr>
        <w:t xml:space="preserve">radical. They also mentioned </w:t>
      </w:r>
      <w:r>
        <w:rPr>
          <w:i/>
          <w:lang w:val="en-US"/>
        </w:rPr>
        <w:t xml:space="preserve">P. </w:t>
      </w:r>
      <w:proofErr w:type="spellStart"/>
      <w:r>
        <w:rPr>
          <w:i/>
          <w:lang w:val="en-US"/>
        </w:rPr>
        <w:t>biglobosa</w:t>
      </w:r>
      <w:r>
        <w:rPr>
          <w:lang w:val="en-US"/>
        </w:rPr>
        <w:t>'s</w:t>
      </w:r>
      <w:proofErr w:type="spellEnd"/>
      <w:r>
        <w:rPr>
          <w:lang w:val="en-US"/>
        </w:rPr>
        <w:t xml:space="preserve"> ability to inhibit FeSO</w:t>
      </w:r>
      <w:r>
        <w:rPr>
          <w:vertAlign w:val="subscript"/>
          <w:lang w:val="en-US"/>
        </w:rPr>
        <w:t>4</w:t>
      </w:r>
      <w:r>
        <w:rPr>
          <w:lang w:val="en-US"/>
        </w:rPr>
        <w:t>-induced lipid peroxidation and its metal-chelating potential.</w:t>
      </w:r>
      <w:r w:rsidR="008975A1">
        <w:rPr>
          <w:iCs/>
        </w:rPr>
        <w:fldChar w:fldCharType="begin"/>
      </w:r>
      <w:r w:rsidR="000010B7">
        <w:rPr>
          <w:iCs/>
          <w:lang w:val="en-US"/>
        </w:rPr>
        <w:instrText xml:space="preserve"> ADDIN ZOTERO_ITEM CSL_CITATION {"citationID":"TJgn9S4A","properties":{"formattedCitation":"(Komolafe et al., 2014)","plainCitation":"(Komolafe et al., 2014)","noteIndex":0},"citationItems":[{"id":310,"uris":["http://zotero.org/users/local/eBDHpon9/items/T2XRXR3X","http://zotero.org/users/local/eBDHpon9/items/DAXGBFUF"],"itemData":{"id":310,"type":"article-journal","abstract":"Aqueous-methanolic extract of Parkia biglobosa bark (PBB) was screened for its polyphenolic constituents, in vitro antioxidant activity, and effect on mitochondria redox status. The in vitro antioxidant activity was assessed by using the scavenging abilities and the reducing powers of 1,1-diphenyl-2-picrylhydrazyl radical (DPPH) and 2,2′-azino-bis(3-ethylbenzothiazoline-6-sulfonic acid) (ABTS) diammonium salt radical cation against Fe3+. Subsequently, the ability of PBB to inhibit lipid peroxidation induced by FeSO4 (10 μm) and its metal-chelating potential were investigated. The effects of the extract on basal reactive oxygen species (ROS) generation and on the mitochondrial membrane potential (ΔΨm) in isolated mitochondria were determined by using 2′, 7′-dichlorodihydrofluorescin (DCFH) oxidation and safranin fluorescence, respectively. PBB mitigated the Fe(II)-induced lipid peroxidation in rat tissues and showed dose-dependent scavenging of DPPH (IC50: 98.33 ± 10.0 μg/mL) and ABTS. (trolox equivalent antioxidant concentration, TEAC value = 0.05), with considerable ferric-reducing and moderate metal-chelating abilities. PBB caused slight decreases in both the liver and the brain mitochondria potentials and resulted in a significant decrease (p &lt; 0.001) in DCFH oxidation. Screening for polyphenolics using high-performance liquid chromatography coupled to a diode array detector (HPLC-DAD) revealed the presence of caffeic acid, gallic acid, catechin, epigalocatechin, rutin, and quercetin. These results demonstrate for the first time the considerable in vitro antioxidant activity and favorable effect of PBB on mitochondria redox status and provide justification for the use of the plant in ethnomedicine.","container-title":"Journal of Acupuncture and Meridian Studies","DOI":"10.1016/j.jams.2013.08.003","ISSN":"2005-2901","issue":"4","journalAbbreviation":"Journal of Acupuncture and Meridian Studies","page":"202-210","source":"ScienceDirect","title":"In Vitro Antioxidant Activity and Effect of Parkia biglobosa Bark Extract on Mitochondrial Redox Status","volume":"7","author":[{"family":"Komolafe","given":"Kayode"},{"family":"Olaleye","given":"Tolulope Mary"},{"family":"Omotuyi","given":"Olaposi Idowu"},{"family":"Boligon","given":"Aline Augusti"},{"family":"Athayde","given":"Margareth Linde"},{"family":"Akindahunsi","given":"Akintunde Afolabi"},{"family":"Rocha","given":"Joao Batista Teixeira","dropping-particle":"da"}],"issued":{"date-parts":[["2014",8,1]]}}}],"schema":"https://github.com/citation-style-language/schema/raw/master/csl-citation.json"} </w:instrText>
      </w:r>
      <w:r w:rsidR="008975A1">
        <w:rPr>
          <w:iCs/>
        </w:rPr>
        <w:fldChar w:fldCharType="separate"/>
      </w:r>
      <w:r w:rsidR="000010B7" w:rsidRPr="000010B7">
        <w:rPr>
          <w:lang w:val="en-US"/>
        </w:rPr>
        <w:t>(Komolafe et al., 2014)</w:t>
      </w:r>
      <w:r w:rsidR="008975A1">
        <w:rPr>
          <w:iCs/>
        </w:rPr>
        <w:fldChar w:fldCharType="end"/>
      </w:r>
      <w:r>
        <w:rPr>
          <w:lang w:val="en-US"/>
        </w:rPr>
        <w:t xml:space="preserve"> Ajiboye et </w:t>
      </w:r>
      <w:r>
        <w:rPr>
          <w:i/>
          <w:lang w:val="en-US"/>
        </w:rPr>
        <w:t xml:space="preserve">al. </w:t>
      </w:r>
      <w:r>
        <w:rPr>
          <w:lang w:val="en-US"/>
        </w:rPr>
        <w:t xml:space="preserve">reported in their study that the phenolic extract of </w:t>
      </w:r>
      <w:r>
        <w:rPr>
          <w:i/>
          <w:lang w:val="en-US"/>
        </w:rPr>
        <w:t xml:space="preserve">P. </w:t>
      </w:r>
      <w:proofErr w:type="spellStart"/>
      <w:r>
        <w:rPr>
          <w:i/>
          <w:lang w:val="en-US"/>
        </w:rPr>
        <w:t>biglobosa</w:t>
      </w:r>
      <w:proofErr w:type="spellEnd"/>
      <w:r>
        <w:rPr>
          <w:i/>
          <w:lang w:val="en-US"/>
        </w:rPr>
        <w:t xml:space="preserve"> pulp </w:t>
      </w:r>
      <w:r>
        <w:rPr>
          <w:lang w:val="en-US"/>
        </w:rPr>
        <w:t>slows down oxidative degradation due to aflatoxin B1 by enhancing the activities of antioxidant enzymes, leading to a reduction in lipid peroxidation, protein oxidation and DNA fragmentation.</w:t>
      </w:r>
      <w:r w:rsidR="008975A1">
        <w:rPr>
          <w:iCs/>
        </w:rPr>
        <w:fldChar w:fldCharType="begin"/>
      </w:r>
      <w:r w:rsidR="000010B7">
        <w:rPr>
          <w:iCs/>
          <w:lang w:val="en-US"/>
        </w:rPr>
        <w:instrText xml:space="preserve"> ADDIN ZOTERO_ITEM CSL_CITATION {"citationID":"9lZKjNVm","properties":{"formattedCitation":"(Ajiboye et al., 2014)","plainCitation":"(Ajiboye et al., 2014)","noteIndex":0},"citationItems":[{"id":309,"uris":["http://zotero.org/users/local/eBDHpon9/items/LYEXSVUK","http://zotero.org/users/local/eBDHpon9/items/PKB5DDHY"],"itemData":{"id":309,"type":"article-journal","abstract":"The effect of phenolic extract of Parkia biglobosa (Jacq.) R. Br. ex G. Don, Fabaceae, pulp on aflatoxin B1 induced oxidative imbalance in rat liver was evaluated. Thirty-five male rats were randomized into seven groups of five animals each. Rats in group A served as control and received vehicle for drug administration (0.5% DMSO) once daily at 24h intervals for six weeks. Rats in groups B, D, E, F and G, received aflatoxin B1 (167μg/kg body weight) in 0.5% DMSO for three weeks, starting from the third week of the experimental period. Rats in Group C received 400mg/kg bodyweight of the extract for six weeks, while groups D, E and F rats were treated with 100, 200 and 400mg/kg bodyweight of the extract for six weeks respectively. Group G rats received 100mg/kg body weight of vitamin C. Aflatoxin B1-mediated decrease in the activities of superoxide dismutase, catalase, glutathione peroxidase, glutathione reductase and glucose-6-phosphate dehydrogenase were significantly attenuated. Aflatoxin B1 mediated the elevation in malondialdehyde, conjugated dienes, lipid hydroperoxides, protein carbonyl, and significantly lowered DNA fragmentation percentage. Overall, the phenolic extract of P. biglobosa pulp stalls aflatoxin B1-mediated oxidative rout by enhancing antioxidant enzyme activities leading to decreased lipid peroxidation, protein oxidation and DNA fragmentation.","container-title":"Revista Brasileira de Farmacognosia","DOI":"10.1016/j.bjp.2014.10.010","ISSN":"0102-695X","issue":"6","journalAbbreviation":"Revista Brasileira de Farmacognosia","page":"668-676","source":"ScienceDirect","title":"Phenolic extract of Parkia biglobosa fruit pulp stalls aflatoxin B1 – mediated oxidative rout in the liver of male rats","volume":"24","author":[{"family":"Ajiboye","given":"Taofeek O."},{"family":"Adeleye","given":"Abdulwasiu O."},{"family":"Salau","given":"Amadu K."},{"family":"Ojewuyi","given":"Oluwayemisi B."},{"family":"Adigun","given":"Nurudeen S."},{"family":"Sabiu","given":"Saheed"},{"family":"Sunmonu","given":"Taofik O."}],"issued":{"date-parts":[["2014",11,1]]}}}],"schema":"https://github.com/citation-style-language/schema/raw/master/csl-citation.json"} </w:instrText>
      </w:r>
      <w:r w:rsidR="008975A1">
        <w:rPr>
          <w:iCs/>
        </w:rPr>
        <w:fldChar w:fldCharType="separate"/>
      </w:r>
      <w:r w:rsidR="000010B7" w:rsidRPr="000010B7">
        <w:rPr>
          <w:lang w:val="en-US"/>
        </w:rPr>
        <w:t xml:space="preserve">(Ajiboye et </w:t>
      </w:r>
      <w:r w:rsidR="000010B7" w:rsidRPr="00C0204A">
        <w:rPr>
          <w:i/>
          <w:iCs/>
          <w:lang w:val="en-US"/>
        </w:rPr>
        <w:t>al</w:t>
      </w:r>
      <w:r w:rsidR="000010B7" w:rsidRPr="000010B7">
        <w:rPr>
          <w:lang w:val="en-US"/>
        </w:rPr>
        <w:t>., 2014)</w:t>
      </w:r>
      <w:r w:rsidR="008975A1">
        <w:rPr>
          <w:iCs/>
        </w:rPr>
        <w:fldChar w:fldCharType="end"/>
      </w:r>
      <w:r w:rsidR="008975A1" w:rsidRPr="008975A1">
        <w:rPr>
          <w:iCs/>
          <w:lang w:val="en-US"/>
        </w:rPr>
        <w:t xml:space="preserve"> </w:t>
      </w:r>
      <w:r>
        <w:rPr>
          <w:lang w:val="en-US"/>
        </w:rPr>
        <w:t xml:space="preserve"> </w:t>
      </w:r>
    </w:p>
    <w:p w14:paraId="569CEE5F" w14:textId="294B07D3" w:rsidR="00270DA7" w:rsidRPr="008975A1" w:rsidRDefault="000A485D">
      <w:pPr>
        <w:spacing w:after="0" w:line="360" w:lineRule="auto"/>
        <w:ind w:left="-5" w:right="15"/>
        <w:rPr>
          <w:lang w:val="en-US"/>
        </w:rPr>
      </w:pPr>
      <w:r>
        <w:rPr>
          <w:lang w:val="en-US"/>
        </w:rPr>
        <w:t xml:space="preserve">Previous studies on guinea pigs, rats and rabbits have shown that crude extracts of </w:t>
      </w:r>
      <w:r>
        <w:rPr>
          <w:i/>
          <w:lang w:val="en-US"/>
        </w:rPr>
        <w:t xml:space="preserve">P. </w:t>
      </w:r>
      <w:proofErr w:type="spellStart"/>
      <w:r>
        <w:rPr>
          <w:i/>
          <w:lang w:val="en-US"/>
        </w:rPr>
        <w:t>biglobosa</w:t>
      </w:r>
      <w:proofErr w:type="spellEnd"/>
      <w:r>
        <w:rPr>
          <w:i/>
          <w:lang w:val="en-US"/>
        </w:rPr>
        <w:t xml:space="preserve"> </w:t>
      </w:r>
      <w:r>
        <w:rPr>
          <w:lang w:val="en-US"/>
        </w:rPr>
        <w:t>exert hypotensive and/or hypoglycemic activities.</w:t>
      </w:r>
      <w:r w:rsidR="008975A1">
        <w:rPr>
          <w:iCs/>
        </w:rPr>
        <w:fldChar w:fldCharType="begin"/>
      </w:r>
      <w:r w:rsidR="000010B7">
        <w:rPr>
          <w:iCs/>
          <w:lang w:val="en-US"/>
        </w:rPr>
        <w:instrText xml:space="preserve"> ADDIN ZOTERO_ITEM CSL_CITATION {"citationID":"Ihbsnmek","properties":{"formattedCitation":"(Kodjo et al., 2006)","plainCitation":"(Kodjo et al., 2006)","noteIndex":0},"citationItems":[{"id":373,"uris":["http://zotero.org/users/local/eBDHpon9/items/J4ELUDZL"],"itemData":{"id":373,"type":"article-journal","abstract":"Previous studies conducted in guinea pig, rat and rabbit have revealed that crude extracts from Parkia biglobosa, Stereospermum kunthianum and Biophytum petersianum exert hypotensive and/or hypoglycemic activities. Since corticosteroids are involved in the control of arterial blood pressure and glycemia, we have investigated the possible effects of these plant extracts on rat adrenal tissue in vitro. Short-term administration of crude semi-ethanolic extracts of P. biglobosa and S. kunthianum to perifused rat adrenal tissue did not induce any signiﬁcant changes in corticosteroid output. Conversely, the B. petersianum extract caused a dose-dependent increase in corticosterone and aldosterone secretion. Repeated infusions or prolonged administration of B. petersianum extract did not produce any apparent attenuation of the steroid response. Altogether, these data indicate that a semi-ethanolic extract of B. petersianum dose-dependently stimulates corticosterone and aldosterone secretion in rat without any desensitization phenomenon.","container-title":"The Journal of Steroid Biochemistry and Molecular Biology","DOI":"10.1016/j.jsbmb.2006.04.010","ISSN":"09600760","issue":"4-5","journalAbbreviation":"The Journal of Steroid Biochemistry and Molecular Biology","language":"en","page":"202-208","source":"DOI.org (Crossref)","title":"In vitro effects of crude extracts of Parkia biglobosa (Mimosaceae), Stereospermum kunthianum (Bignoniaceae) and Biophytum petersianum (Oxalidaceae) on corticosteroid secretion in rat","volume":"100","author":[{"family":"Kodjo","given":"K.M."},{"family":"Contesse","given":"V."},{"family":"Do Rego","given":"J.L."},{"family":"Aklikokou","given":"K."},{"family":"Titrikou","given":"S."},{"family":"Gbeassor","given":"M."},{"family":"Vaudry","given":"H."}],"issued":{"date-parts":[["2006",8]]}}}],"schema":"https://github.com/citation-style-language/schema/raw/master/csl-citation.json"} </w:instrText>
      </w:r>
      <w:r w:rsidR="008975A1">
        <w:rPr>
          <w:iCs/>
        </w:rPr>
        <w:fldChar w:fldCharType="separate"/>
      </w:r>
      <w:r w:rsidR="000010B7" w:rsidRPr="000010B7">
        <w:rPr>
          <w:lang w:val="en-US"/>
        </w:rPr>
        <w:t xml:space="preserve">(Kodjo et </w:t>
      </w:r>
      <w:r w:rsidR="000010B7" w:rsidRPr="00C0204A">
        <w:rPr>
          <w:i/>
          <w:iCs/>
          <w:lang w:val="en-US"/>
        </w:rPr>
        <w:t>al</w:t>
      </w:r>
      <w:r w:rsidR="000010B7" w:rsidRPr="000010B7">
        <w:rPr>
          <w:lang w:val="en-US"/>
        </w:rPr>
        <w:t>., 2006)</w:t>
      </w:r>
      <w:r w:rsidR="008975A1">
        <w:rPr>
          <w:iCs/>
        </w:rPr>
        <w:fldChar w:fldCharType="end"/>
      </w:r>
      <w:r>
        <w:rPr>
          <w:lang w:val="en-US"/>
        </w:rPr>
        <w:t xml:space="preserve"> Some authors also claim that aqueous and methanolic extracts of </w:t>
      </w:r>
      <w:r>
        <w:rPr>
          <w:i/>
          <w:lang w:val="en-US"/>
        </w:rPr>
        <w:t xml:space="preserve">P. </w:t>
      </w:r>
      <w:proofErr w:type="spellStart"/>
      <w:r>
        <w:rPr>
          <w:i/>
          <w:lang w:val="en-US"/>
        </w:rPr>
        <w:t>biglobosa</w:t>
      </w:r>
      <w:proofErr w:type="spellEnd"/>
      <w:r>
        <w:rPr>
          <w:i/>
          <w:lang w:val="en-US"/>
        </w:rPr>
        <w:t xml:space="preserve"> </w:t>
      </w:r>
      <w:r>
        <w:rPr>
          <w:lang w:val="en-US"/>
        </w:rPr>
        <w:t xml:space="preserve">seeds exert a hypoglycemic effect, conferring them an antidiabetic property.  In addition, changes in certain </w:t>
      </w:r>
      <w:proofErr w:type="spellStart"/>
      <w:r>
        <w:rPr>
          <w:lang w:val="en-US"/>
        </w:rPr>
        <w:t>haematological</w:t>
      </w:r>
      <w:proofErr w:type="spellEnd"/>
      <w:r>
        <w:rPr>
          <w:lang w:val="en-US"/>
        </w:rPr>
        <w:t xml:space="preserve"> and biochemical indices have been reported to improve, notably lipids, red blood cells, </w:t>
      </w:r>
      <w:proofErr w:type="spellStart"/>
      <w:r>
        <w:rPr>
          <w:lang w:val="en-US"/>
        </w:rPr>
        <w:t>haematocrit</w:t>
      </w:r>
      <w:proofErr w:type="spellEnd"/>
      <w:r>
        <w:rPr>
          <w:lang w:val="en-US"/>
        </w:rPr>
        <w:t xml:space="preserve">, etc. According to the same authors, administration of </w:t>
      </w:r>
      <w:r>
        <w:rPr>
          <w:i/>
          <w:lang w:val="en-US"/>
        </w:rPr>
        <w:t xml:space="preserve">P. </w:t>
      </w:r>
      <w:proofErr w:type="spellStart"/>
      <w:r>
        <w:rPr>
          <w:i/>
          <w:lang w:val="en-US"/>
        </w:rPr>
        <w:t>biglobosa</w:t>
      </w:r>
      <w:proofErr w:type="spellEnd"/>
      <w:r>
        <w:rPr>
          <w:i/>
          <w:lang w:val="en-US"/>
        </w:rPr>
        <w:t xml:space="preserve"> </w:t>
      </w:r>
      <w:r>
        <w:rPr>
          <w:lang w:val="en-US"/>
        </w:rPr>
        <w:t>improved histopathological indices.</w:t>
      </w:r>
      <w:r w:rsidR="008975A1">
        <w:rPr>
          <w:iCs/>
        </w:rPr>
        <w:fldChar w:fldCharType="begin"/>
      </w:r>
      <w:r w:rsidR="000010B7">
        <w:rPr>
          <w:iCs/>
          <w:lang w:val="en-US"/>
        </w:rPr>
        <w:instrText xml:space="preserve"> ADDIN ZOTERO_ITEM CSL_CITATION {"citationID":"wzt3G6GS","properties":{"formattedCitation":"(Ekperikpe et al., 2019; Odetola et al., 2006)","plainCitation":"(Ekperikpe et al., 2019; Odetola et al., 2006)","noteIndex":0},"citationItems":[{"id":378,"uris":["http://zotero.org/users/local/eBDHpon9/items/VIVJJ5GJ","http://zotero.org/users/local/eBDHpon9/items/QQ6WBIYQ"],"itemData":{"id":378,"type":"article-journal","abstract":"1 The hypoglycaemic effect of fermented seeds of Parkia biglobosa (PB; African locust bean), a natural nutritional condiment that features frequently in some African diets as a spice, was investigated in the present study in alloxan-induced diabetic rats. Its effect was compared with that of glibenclamide (Daonil; Sanofi-Aventis, Paris, France), a reference antidiabetic drug. The effects of PB on lipid profiles were also examined. 2 In order to assess the hypoglycaemic and hypolipidaemic effects of aqueous and methanolic extracts of PB on experimental animals, fasting plasma glucose (FPG), total cholesterol, triglyceride, high-density lipoprotein (HDL) and low-density lipoprotein (LDL) were determined. In addition, the weight of each animal was determined to assess any possible weight gain or loss in the experimental animals (diabetic rats treated with Daonil (group C), the aqueous extract of PB (group D) or the methanolic extract of PB (group E)) compared with control groups (non-diabetic (group A) and non-treated diabetic (group B)). 3 A single dose of 120 mg/kg, i.v., alloxan administered to rats resulted in significant increases in the FPG (P &lt; 0.001) of test animals compared with controls. However, dietary supplementation with PB (6 g/kg extract for 4 weeks administered orally using an intragastric tube) ameliorated the alloxan-induced diabetes in a manner comparable with that of the reference antidiabetic drug glibenclamide. Aqueous and methanolic extracts of PB (6% w/w) elicited 69.2% and 64.4% reductions, respectively, in FPG compared with 70.4% in 0.01 mg/150 g glibenclamide-treated rats. 4 Although animals treated with the aqueous extract of PB gained weight in manner similar to normal controls, animals given the methanolic extract and glibenclamide lost weight in manner similar to non-treated diabetic rats. In addition, high levels of HDL and low LDL were observed in animals treated with the aqueous extract of PB, a pattern similar to that seen in normal controls. Low levels of HDL and high levels of LDL were observed in animals treated with the methanolic extract of PB, a pattern similar to that seen in non-treated diabetic controls. 5 The results of the present study demonstrate that both aqueous and methanolic extracts of fermented seeds of PB exert a hypoglycaemic effect; hence, PB has an antidiabetic property. However, only the aqueous extract of PB ameliorated the loss of bodyweight usually associated with diabetes. Although the aqueous extract has a favourable lipid profile, which is probably an indication of its possible anti-arteriogenic property (hypertension and ischaemic heart diseases being common complications in diabetes mellitus), the methanolic extract shows possible contraindication to ischaemic heart diseases.","container-title":"Clinical and Experimental Pharmacology and Physiology","DOI":"10.1111/j.1440-1681.2006.04444.x","ISSN":"1440-1681","issue":"9","language":"en","note":"_eprint: https://onlinelibrary.wiley.com/doi/pdf/10.1111/j.1440-1681.2006.04444.x","page":"808-812","source":"Wiley Online Library","title":"Possible Antidiabetic and Antihyperlipidaemic Effect of Fermented Parkia Biglobosa (jacq) Extract in Alloxan-Induced Diabetic Rats§","volume":"33","author":[{"family":"Odetola","given":"Aa"},{"family":"Akinloye","given":"O"},{"family":"Egunjobi","given":"C"},{"family":"Adekunle","given":"Wa"},{"family":"Ayoola","given":"Ao"}],"issued":{"date-parts":[["2006"]]}}},{"id":308,"uris":["http://zotero.org/users/local/eBDHpon9/items/WHM2CSHX","http://zotero.org/users/local/eBDHpon9/items/TI3XVQ5W"],"itemData":{"id":308,"type":"article-journal","abstract":"Ethnopharmacological relevance\nParkia biglobosa seeds are used to treat diabetes and complications hence this study.\nAim\nThis study investigated the effects of Parkia biglobosa aqueous seed extract on some biochemical, haematological and histopathological indices in streptozotocin-induced diabetic rats.\nMaterials and methods\nWistar rats of either sex (180–300 g) were fasted overnight and diabetes mellitus induced using streptozotocin 40 mg/kg IP. Diabetes mellitus (fasting blood glucose ≥ 200 mg/dl) was confirmed 48 h later. The rats were randomly grouped into six groups (n = 5): Group 1 (diabetic untreated control), group 2 (Parkia biglobosa 200 mg/kg), group 3 (Parkia biglobosa 400 mg/kg). group 4 (Parkia biglobosa 800 mg/kg), group 5 (glibenclamide 5 mg/kg as standard drug control) and group 6 (normoglycaemic control). They were treated daily. Acute toxicity study and phytochemical screening were also performed. Fourteen days later, they were sacrificed under chloroform anaesthesia. Vital organs (kidneys, liver and pancreas) and blood samples were obtained for histopathological, biochemical and haematological analysis.\nResults\nParkia biglobosa aqueous seed extract at the various doses caused significant (P &lt; 0.05) elevations in red blood cell parameters in comparison to the diabetic control. The mean cell volume did not differ significantly from the diabetic control while 200 mg/kg and 400 mg/kg doses of the extract did not significantly modify the HCT levels. Treatment with Parkia biglobosa significantly (P &lt; 0.05) lowered white blood cell and platelet counts in comparison to the diabetic control. Liver enzymes and total bilirubin levels were significantly (P &lt; 0.05) reduced while total protein increased in the treated diabetic rats in comparison to controls. Treatment with Parkia biglobosa extract significantly (P &lt; 0.05) increased bicarbonate and sodium ion levels while decreasing potassium ion levels. Chloride levels were not significantly different from the diabetic control.\nConclusion\nThese data suggest that Parkia biglobosa ameliorates biochemical, haematological and histopathological changes associated with diabetes mellitus.","container-title":"Journal of Ethnopharmacology","DOI":"10.1016/j.jep.2018.09.016","ISSN":"0378-8741","journalAbbreviation":"Journal of Ethnopharmacology","page":"1-10","source":"ScienceDirect","title":"Effects of Parkia biglobosa aqueous seed extract on some biochemical, haematological and histopathological parameters in streptozotocin induced diabetic rats","volume":"228","author":[{"family":"Ekperikpe","given":"Ubong S."},{"family":"Owolabi","given":"Omonkhelin J."},{"family":"Olapeju","given":"Bolanle I."}],"issued":{"date-parts":[["2019",1,10]]}}}],"schema":"https://github.com/citation-style-language/schema/raw/master/csl-citation.json"} </w:instrText>
      </w:r>
      <w:r w:rsidR="008975A1">
        <w:rPr>
          <w:iCs/>
        </w:rPr>
        <w:fldChar w:fldCharType="separate"/>
      </w:r>
      <w:r w:rsidR="000010B7" w:rsidRPr="000010B7">
        <w:rPr>
          <w:lang w:val="en-US"/>
        </w:rPr>
        <w:t>(</w:t>
      </w:r>
      <w:proofErr w:type="spellStart"/>
      <w:r w:rsidR="000010B7" w:rsidRPr="000010B7">
        <w:rPr>
          <w:lang w:val="en-US"/>
        </w:rPr>
        <w:t>Ekperikpe</w:t>
      </w:r>
      <w:proofErr w:type="spellEnd"/>
      <w:r w:rsidR="000010B7" w:rsidRPr="000010B7">
        <w:rPr>
          <w:lang w:val="en-US"/>
        </w:rPr>
        <w:t xml:space="preserve"> et </w:t>
      </w:r>
      <w:r w:rsidR="000010B7" w:rsidRPr="00C0204A">
        <w:rPr>
          <w:i/>
          <w:iCs/>
          <w:lang w:val="en-US"/>
        </w:rPr>
        <w:t>al.</w:t>
      </w:r>
      <w:r w:rsidR="000010B7" w:rsidRPr="000010B7">
        <w:rPr>
          <w:lang w:val="en-US"/>
        </w:rPr>
        <w:t xml:space="preserve">, 2019; Odetola et </w:t>
      </w:r>
      <w:r w:rsidR="000010B7" w:rsidRPr="00C0204A">
        <w:rPr>
          <w:i/>
          <w:iCs/>
          <w:lang w:val="en-US"/>
        </w:rPr>
        <w:t>al</w:t>
      </w:r>
      <w:r w:rsidR="000010B7" w:rsidRPr="000010B7">
        <w:rPr>
          <w:lang w:val="en-US"/>
        </w:rPr>
        <w:t>., 2006)</w:t>
      </w:r>
      <w:r w:rsidR="008975A1">
        <w:rPr>
          <w:iCs/>
        </w:rPr>
        <w:fldChar w:fldCharType="end"/>
      </w:r>
    </w:p>
    <w:p w14:paraId="5D719E2F" w14:textId="75907A8D" w:rsidR="00270DA7" w:rsidRPr="008975A1" w:rsidRDefault="000A485D">
      <w:pPr>
        <w:spacing w:after="0" w:line="360" w:lineRule="auto"/>
        <w:ind w:left="-5" w:right="15"/>
        <w:rPr>
          <w:lang w:val="en-US"/>
        </w:rPr>
      </w:pPr>
      <w:r w:rsidRPr="008975A1">
        <w:rPr>
          <w:lang w:val="en-US"/>
        </w:rPr>
        <w:t xml:space="preserve">The </w:t>
      </w:r>
      <w:proofErr w:type="spellStart"/>
      <w:r w:rsidRPr="008975A1">
        <w:rPr>
          <w:lang w:val="en-US"/>
        </w:rPr>
        <w:t>hepatocurative</w:t>
      </w:r>
      <w:proofErr w:type="spellEnd"/>
      <w:r w:rsidRPr="008975A1">
        <w:rPr>
          <w:lang w:val="en-US"/>
        </w:rPr>
        <w:t xml:space="preserve"> capacity of </w:t>
      </w:r>
      <w:r w:rsidRPr="008975A1">
        <w:rPr>
          <w:i/>
          <w:lang w:val="en-US"/>
        </w:rPr>
        <w:t xml:space="preserve">P. </w:t>
      </w:r>
      <w:proofErr w:type="spellStart"/>
      <w:r w:rsidRPr="008975A1">
        <w:rPr>
          <w:i/>
          <w:lang w:val="en-US"/>
        </w:rPr>
        <w:t>biglobosa</w:t>
      </w:r>
      <w:proofErr w:type="spellEnd"/>
      <w:r w:rsidRPr="008975A1">
        <w:rPr>
          <w:i/>
          <w:lang w:val="en-US"/>
        </w:rPr>
        <w:t xml:space="preserve"> </w:t>
      </w:r>
      <w:r w:rsidRPr="008975A1">
        <w:rPr>
          <w:lang w:val="en-US"/>
        </w:rPr>
        <w:t xml:space="preserve">aqueous stem bark extract was demonstrated by Ahmed et </w:t>
      </w:r>
      <w:r w:rsidRPr="008975A1">
        <w:rPr>
          <w:i/>
          <w:lang w:val="en-US"/>
        </w:rPr>
        <w:t xml:space="preserve">al. </w:t>
      </w:r>
      <w:r w:rsidRPr="008975A1">
        <w:rPr>
          <w:lang w:val="en-US"/>
        </w:rPr>
        <w:t xml:space="preserve">in their study of the acute toxicity and </w:t>
      </w:r>
      <w:proofErr w:type="spellStart"/>
      <w:r w:rsidRPr="008975A1">
        <w:rPr>
          <w:lang w:val="en-US"/>
        </w:rPr>
        <w:t>hepatocurative</w:t>
      </w:r>
      <w:proofErr w:type="spellEnd"/>
      <w:r w:rsidRPr="008975A1">
        <w:rPr>
          <w:lang w:val="en-US"/>
        </w:rPr>
        <w:t xml:space="preserve"> effect of </w:t>
      </w:r>
      <w:r w:rsidRPr="008975A1">
        <w:rPr>
          <w:i/>
          <w:lang w:val="en-US"/>
        </w:rPr>
        <w:t xml:space="preserve">P. </w:t>
      </w:r>
      <w:proofErr w:type="spellStart"/>
      <w:r w:rsidRPr="008975A1">
        <w:rPr>
          <w:i/>
          <w:lang w:val="en-US"/>
        </w:rPr>
        <w:t>biglobosa</w:t>
      </w:r>
      <w:proofErr w:type="spellEnd"/>
      <w:r w:rsidRPr="008975A1">
        <w:rPr>
          <w:i/>
          <w:lang w:val="en-US"/>
        </w:rPr>
        <w:t xml:space="preserve"> </w:t>
      </w:r>
      <w:r w:rsidRPr="008975A1">
        <w:rPr>
          <w:lang w:val="en-US"/>
        </w:rPr>
        <w:t xml:space="preserve">aqueous bark extract in albino Wister rats. After observing the return to normal, following </w:t>
      </w:r>
      <w:r w:rsidRPr="008975A1">
        <w:rPr>
          <w:lang w:val="en-US"/>
        </w:rPr>
        <w:lastRenderedPageBreak/>
        <w:t xml:space="preserve">administration of aqueous extract of </w:t>
      </w:r>
      <w:r w:rsidRPr="008975A1">
        <w:rPr>
          <w:i/>
          <w:lang w:val="en-US"/>
        </w:rPr>
        <w:t xml:space="preserve">P. </w:t>
      </w:r>
      <w:proofErr w:type="spellStart"/>
      <w:r w:rsidRPr="008975A1">
        <w:rPr>
          <w:i/>
          <w:lang w:val="en-US"/>
        </w:rPr>
        <w:t>biglobosa</w:t>
      </w:r>
      <w:proofErr w:type="spellEnd"/>
      <w:r w:rsidRPr="008975A1">
        <w:rPr>
          <w:i/>
          <w:lang w:val="en-US"/>
        </w:rPr>
        <w:t xml:space="preserve"> </w:t>
      </w:r>
      <w:r w:rsidRPr="008975A1">
        <w:rPr>
          <w:lang w:val="en-US"/>
        </w:rPr>
        <w:t xml:space="preserve">bark, of serum albumin and liver enzymes (AST, ALT and ALP) in liver-damaged rats, the authors concluded that the extract possessed a strong </w:t>
      </w:r>
      <w:proofErr w:type="spellStart"/>
      <w:r w:rsidRPr="008975A1">
        <w:rPr>
          <w:lang w:val="en-US"/>
        </w:rPr>
        <w:t>hepatocurative</w:t>
      </w:r>
      <w:proofErr w:type="spellEnd"/>
      <w:r w:rsidRPr="008975A1">
        <w:rPr>
          <w:lang w:val="en-US"/>
        </w:rPr>
        <w:t xml:space="preserve"> capacity.</w:t>
      </w:r>
      <w:r w:rsidR="008975A1">
        <w:fldChar w:fldCharType="begin"/>
      </w:r>
      <w:r w:rsidR="00E214B4">
        <w:rPr>
          <w:lang w:val="en-US"/>
        </w:rPr>
        <w:instrText xml:space="preserve"> ADDIN ZOTERO_ITEM CSL_CITATION {"citationID":"NIO6v1qb","properties":{"formattedCitation":"(Ahmad et al., 2022)","plainCitation":"(Ahmad et al., 2022)","noteIndex":0},"citationItems":[{"id":406,"uris":["http://zotero.org/users/local/eBDHpon9/items/6YBFRAZ8"],"itemData":{"id":406,"type":"article-journal","abstract":"Acute Toxicity Study and Hepatocurative Effect of Aqueous Stem Bark Extract of Parkia Biglobosa in Wister albino Rats","container-title":"Journal of Natural Sciences Research","ISSN":"2225-0921","issue":"16","language":"en","page":"26","source":"www.iiste.org","title":"Acute Toxicity Study and Hepatocurative Effect of Aqueous Stem Bark Extract of Parkia Biglobosa in Wister albino Rats","volume":"13","author":[{"family":"Ahmad","given":"S.M."},{"family":"Abdulmumin","given":"T.M"},{"family":"Abdulmumin","given":"Y"},{"family":"Murtala","given":"M."},{"family":"Abubakar","given":"Al."},{"family":"Ai","given":"Muhammad"},{"family":"Sy","given":"Ismail"},{"family":"Sa","given":"Bichi"},{"family":"Mm","given":"Dalhatu"},{"family":"Si","given":"Sarki"},{"family":"Sm","given":"Sheshe"},{"family":"An","given":"Abdullahi"},{"family":"U","given":"Nafiu"}],"issued":{"date-parts":[["2022"]]}}}],"schema":"https://github.com/citation-style-language/schema/raw/master/csl-citation.json"} </w:instrText>
      </w:r>
      <w:r w:rsidR="008975A1">
        <w:fldChar w:fldCharType="separate"/>
      </w:r>
      <w:r w:rsidR="00E214B4" w:rsidRPr="00E214B4">
        <w:t xml:space="preserve">(Ahmad et </w:t>
      </w:r>
      <w:r w:rsidR="00E214B4" w:rsidRPr="00E214B4">
        <w:rPr>
          <w:i/>
          <w:iCs/>
        </w:rPr>
        <w:t>al.</w:t>
      </w:r>
      <w:r w:rsidR="00E214B4" w:rsidRPr="00E214B4">
        <w:t>, 2022)</w:t>
      </w:r>
      <w:r w:rsidR="008975A1">
        <w:fldChar w:fldCharType="end"/>
      </w:r>
      <w:r w:rsidR="008975A1" w:rsidRPr="00877353">
        <w:rPr>
          <w:lang w:val="en-US"/>
        </w:rPr>
        <w:t xml:space="preserve">  </w:t>
      </w:r>
      <w:r w:rsidRPr="008975A1">
        <w:rPr>
          <w:lang w:val="en-US"/>
        </w:rPr>
        <w:t xml:space="preserve">   </w:t>
      </w:r>
    </w:p>
    <w:p w14:paraId="6ACE4B96" w14:textId="531F74C8" w:rsidR="00270DA7" w:rsidRDefault="000A485D">
      <w:pPr>
        <w:spacing w:after="0" w:line="360" w:lineRule="auto"/>
        <w:ind w:left="-5" w:right="15"/>
        <w:rPr>
          <w:lang w:val="en-US"/>
        </w:rPr>
      </w:pPr>
      <w:r w:rsidRPr="008975A1">
        <w:rPr>
          <w:lang w:val="en-US"/>
        </w:rPr>
        <w:t xml:space="preserve">The deworming power </w:t>
      </w:r>
      <w:r w:rsidRPr="008975A1">
        <w:rPr>
          <w:i/>
          <w:lang w:val="en-US"/>
        </w:rPr>
        <w:t xml:space="preserve">of P. </w:t>
      </w:r>
      <w:proofErr w:type="spellStart"/>
      <w:r w:rsidRPr="008975A1">
        <w:rPr>
          <w:i/>
          <w:lang w:val="en-US"/>
        </w:rPr>
        <w:t>biglobosa</w:t>
      </w:r>
      <w:proofErr w:type="spellEnd"/>
      <w:r w:rsidRPr="008975A1">
        <w:rPr>
          <w:i/>
          <w:lang w:val="en-US"/>
        </w:rPr>
        <w:t xml:space="preserve"> </w:t>
      </w:r>
      <w:r w:rsidRPr="008975A1">
        <w:rPr>
          <w:lang w:val="en-US"/>
        </w:rPr>
        <w:t xml:space="preserve">bark </w:t>
      </w:r>
      <w:r w:rsidRPr="008975A1">
        <w:rPr>
          <w:i/>
          <w:lang w:val="en-US"/>
        </w:rPr>
        <w:t xml:space="preserve">extracts </w:t>
      </w:r>
      <w:r w:rsidRPr="008975A1">
        <w:rPr>
          <w:lang w:val="en-US"/>
        </w:rPr>
        <w:t xml:space="preserve">was also mentioned by </w:t>
      </w:r>
      <w:proofErr w:type="spellStart"/>
      <w:r w:rsidRPr="008975A1">
        <w:rPr>
          <w:lang w:val="en-US"/>
        </w:rPr>
        <w:t>Osafoa</w:t>
      </w:r>
      <w:proofErr w:type="spellEnd"/>
      <w:r w:rsidRPr="008975A1">
        <w:rPr>
          <w:lang w:val="en-US"/>
        </w:rPr>
        <w:t xml:space="preserve"> et </w:t>
      </w:r>
      <w:r w:rsidRPr="008975A1">
        <w:rPr>
          <w:i/>
          <w:lang w:val="en-US"/>
        </w:rPr>
        <w:t xml:space="preserve">al. </w:t>
      </w:r>
      <w:r w:rsidRPr="008975A1">
        <w:rPr>
          <w:lang w:val="en-US"/>
        </w:rPr>
        <w:t>in their study, including antileishmanial activity.</w:t>
      </w:r>
      <w:r w:rsidR="00877353">
        <w:rPr>
          <w:iCs/>
        </w:rPr>
        <w:fldChar w:fldCharType="begin"/>
      </w:r>
      <w:r w:rsidR="000010B7">
        <w:rPr>
          <w:iCs/>
          <w:lang w:val="en-US"/>
        </w:rPr>
        <w:instrText xml:space="preserve"> ADDIN ZOTERO_ITEM CSL_CITATION {"citationID":"8aL4PPvz","properties":{"formattedCitation":"(Osafo et al., 2023)","plainCitation":"(Osafo et al., 2023)","noteIndex":0},"citationItems":[{"id":350,"uris":["http://zotero.org/users/local/eBDHpon9/items/IG3Y4NCX","http://zotero.org/users/local/eBDHpon9/items/Y8XDYH2V"],"itemData":{"id":350,"type":"article-journal","container-title":"Scientific African","note":"publisher: Elsevier","page":"e01464","source":"Google Scholar","title":"In vitro antileishmanial activity and molecular docking studies of lupeol and monostearin, isolated from Parkia biglobosa","volume":"19","author":[{"family":"Osafo","given":"Thomas"},{"family":"Philips","given":"Trudy Janice"},{"family":"Adomako","given":"Abigail Kusiwaa"},{"family":"Borquaye","given":"Lawrence Sheringham"},{"family":"Ekuadzi","given":"Edmund"},{"family":"Appiah-Opong","given":"Regina"},{"family":"Dickson","given":"Rita Akosua"}],"issued":{"date-parts":[["2023"]]}}}],"schema":"https://github.com/citation-style-language/schema/raw/master/csl-citation.json"} </w:instrText>
      </w:r>
      <w:r w:rsidR="00877353">
        <w:rPr>
          <w:iCs/>
        </w:rPr>
        <w:fldChar w:fldCharType="separate"/>
      </w:r>
      <w:r w:rsidR="000010B7" w:rsidRPr="000010B7">
        <w:rPr>
          <w:lang w:val="en-US"/>
        </w:rPr>
        <w:t xml:space="preserve">(Osafo et </w:t>
      </w:r>
      <w:r w:rsidR="000010B7" w:rsidRPr="00C0204A">
        <w:rPr>
          <w:i/>
          <w:iCs/>
          <w:lang w:val="en-US"/>
        </w:rPr>
        <w:t>al</w:t>
      </w:r>
      <w:r w:rsidR="000010B7" w:rsidRPr="000010B7">
        <w:rPr>
          <w:lang w:val="en-US"/>
        </w:rPr>
        <w:t>., 2023)</w:t>
      </w:r>
      <w:r w:rsidR="00877353">
        <w:rPr>
          <w:iCs/>
        </w:rPr>
        <w:fldChar w:fldCharType="end"/>
      </w:r>
      <w:r w:rsidRPr="008975A1">
        <w:rPr>
          <w:lang w:val="en-US"/>
        </w:rPr>
        <w:t xml:space="preserve"> The effects of </w:t>
      </w:r>
      <w:r w:rsidRPr="008975A1">
        <w:rPr>
          <w:i/>
          <w:lang w:val="en-US"/>
        </w:rPr>
        <w:t xml:space="preserve">P. </w:t>
      </w:r>
      <w:proofErr w:type="spellStart"/>
      <w:r w:rsidRPr="008975A1">
        <w:rPr>
          <w:i/>
          <w:lang w:val="en-US"/>
        </w:rPr>
        <w:t>biglobosa</w:t>
      </w:r>
      <w:proofErr w:type="spellEnd"/>
      <w:r w:rsidRPr="008975A1">
        <w:rPr>
          <w:i/>
          <w:lang w:val="en-US"/>
        </w:rPr>
        <w:t xml:space="preserve"> </w:t>
      </w:r>
      <w:r w:rsidRPr="008975A1">
        <w:rPr>
          <w:lang w:val="en-US"/>
        </w:rPr>
        <w:t xml:space="preserve">fruit pod extract were examined on two developmental stages (larvae and adult worms) of </w:t>
      </w:r>
      <w:proofErr w:type="spellStart"/>
      <w:r w:rsidRPr="008975A1">
        <w:rPr>
          <w:i/>
          <w:lang w:val="en-US"/>
        </w:rPr>
        <w:t>Haemonchus</w:t>
      </w:r>
      <w:proofErr w:type="spellEnd"/>
      <w:r w:rsidRPr="008975A1">
        <w:rPr>
          <w:i/>
          <w:lang w:val="en-US"/>
        </w:rPr>
        <w:t xml:space="preserve"> </w:t>
      </w:r>
      <w:proofErr w:type="spellStart"/>
      <w:r w:rsidRPr="008975A1">
        <w:rPr>
          <w:i/>
          <w:lang w:val="en-US"/>
        </w:rPr>
        <w:t>contortus</w:t>
      </w:r>
      <w:proofErr w:type="spellEnd"/>
      <w:r w:rsidRPr="008975A1">
        <w:rPr>
          <w:i/>
          <w:lang w:val="en-US"/>
        </w:rPr>
        <w:t xml:space="preserve"> </w:t>
      </w:r>
      <w:r w:rsidRPr="008975A1">
        <w:rPr>
          <w:lang w:val="en-US"/>
        </w:rPr>
        <w:t xml:space="preserve">by </w:t>
      </w:r>
      <w:proofErr w:type="spellStart"/>
      <w:r w:rsidRPr="008975A1">
        <w:rPr>
          <w:lang w:val="en-US"/>
        </w:rPr>
        <w:t>Dedehou</w:t>
      </w:r>
      <w:proofErr w:type="spellEnd"/>
      <w:r w:rsidRPr="008975A1">
        <w:rPr>
          <w:lang w:val="en-US"/>
        </w:rPr>
        <w:t xml:space="preserve"> </w:t>
      </w:r>
      <w:r w:rsidRPr="008975A1">
        <w:rPr>
          <w:i/>
          <w:lang w:val="en-US"/>
        </w:rPr>
        <w:t xml:space="preserve">et al. </w:t>
      </w:r>
      <w:r w:rsidRPr="008975A1">
        <w:rPr>
          <w:lang w:val="en-US"/>
        </w:rPr>
        <w:t xml:space="preserve">in their study. </w:t>
      </w:r>
      <w:r w:rsidRPr="008975A1">
        <w:rPr>
          <w:i/>
          <w:lang w:val="en-US"/>
        </w:rPr>
        <w:t xml:space="preserve">P. </w:t>
      </w:r>
      <w:proofErr w:type="spellStart"/>
      <w:r w:rsidRPr="008975A1">
        <w:rPr>
          <w:i/>
          <w:lang w:val="en-US"/>
        </w:rPr>
        <w:t>biglobosa</w:t>
      </w:r>
      <w:proofErr w:type="spellEnd"/>
      <w:r w:rsidRPr="008975A1">
        <w:rPr>
          <w:i/>
          <w:lang w:val="en-US"/>
        </w:rPr>
        <w:t xml:space="preserve"> </w:t>
      </w:r>
      <w:r w:rsidRPr="008975A1">
        <w:rPr>
          <w:lang w:val="en-US"/>
        </w:rPr>
        <w:t>fruit pod extracts reduced the motility of adult parasite worms, after 48 hours, to 120</w:t>
      </w:r>
      <w:r>
        <w:rPr>
          <w:lang w:val="en-US"/>
        </w:rPr>
        <w:t xml:space="preserve">0 </w:t>
      </w:r>
      <w:r>
        <w:t>μ</w:t>
      </w:r>
      <w:r>
        <w:rPr>
          <w:lang w:val="en-US"/>
        </w:rPr>
        <w:t>g/</w:t>
      </w:r>
      <w:proofErr w:type="spellStart"/>
      <w:r>
        <w:rPr>
          <w:lang w:val="en-US"/>
        </w:rPr>
        <w:t>mL.</w:t>
      </w:r>
      <w:proofErr w:type="spellEnd"/>
      <w:r>
        <w:rPr>
          <w:lang w:val="en-US"/>
        </w:rPr>
        <w:t xml:space="preserve"> This enabled the authors to assert that this plant possesses anthelmintic properties.</w:t>
      </w:r>
      <w:r w:rsidR="00877353">
        <w:fldChar w:fldCharType="begin"/>
      </w:r>
      <w:r w:rsidR="000010B7">
        <w:rPr>
          <w:lang w:val="en-US"/>
        </w:rPr>
        <w:instrText xml:space="preserve"> ADDIN ZOTERO_ITEM CSL_CITATION {"citationID":"vxSvb0zv","properties":{"formattedCitation":"(Dedehou et al., 2014)","plainCitation":"(Dedehou et al., 2014)","noteIndex":0},"citationItems":[{"id":389,"uris":["http://zotero.org/users/local/eBDHpon9/items/NUIZYL46"],"itemData":{"id":389,"type":"article-journal","container-title":"Journal of Animal &amp;Plant Sciences","issue":"1","page":"3368–78","source":"Google Scholar","title":"Effets in vitro des feuilles de Pterocarpus erinaceus et des cosses de fruits de Parkia biglobosa sur deux stades du cycle de développement de Haemonchus contortus nématode parasite gastro-intestinal de petits ruminants","volume":"22","author":[{"family":"Dedehou","given":"VFGN"},{"family":"Olounladé","given":"P. A."},{"family":"Adenilé","given":"A. D."},{"family":"Azando","given":"E. V. B."},{"family":"Alowanou","given":"G. G."},{"family":"Daga","given":"F. D."},{"family":"Hounzangbé-Adoté","given":"M. S."}],"issued":{"date-parts":[["2014"]]}}}],"schema":"https://github.com/citation-style-language/schema/raw/master/csl-citation.json"} </w:instrText>
      </w:r>
      <w:r w:rsidR="00877353">
        <w:fldChar w:fldCharType="separate"/>
      </w:r>
      <w:r w:rsidR="000010B7" w:rsidRPr="000010B7">
        <w:rPr>
          <w:lang w:val="en-US"/>
        </w:rPr>
        <w:t xml:space="preserve">(Dedehou et </w:t>
      </w:r>
      <w:r w:rsidR="000010B7" w:rsidRPr="00C0204A">
        <w:rPr>
          <w:i/>
          <w:iCs/>
          <w:lang w:val="en-US"/>
        </w:rPr>
        <w:t>al</w:t>
      </w:r>
      <w:r w:rsidR="000010B7" w:rsidRPr="000010B7">
        <w:rPr>
          <w:lang w:val="en-US"/>
        </w:rPr>
        <w:t>., 2014)</w:t>
      </w:r>
      <w:r w:rsidR="00877353">
        <w:fldChar w:fldCharType="end"/>
      </w:r>
      <w:r>
        <w:rPr>
          <w:lang w:val="en-US"/>
        </w:rPr>
        <w:t xml:space="preserve"> </w:t>
      </w:r>
    </w:p>
    <w:p w14:paraId="0736A385" w14:textId="77777777" w:rsidR="00270DA7" w:rsidRDefault="000A485D">
      <w:pPr>
        <w:spacing w:before="120" w:after="120" w:line="360" w:lineRule="auto"/>
        <w:ind w:left="-6" w:right="17" w:hanging="11"/>
        <w:rPr>
          <w:b/>
          <w:bCs/>
          <w:lang w:val="en-US"/>
        </w:rPr>
      </w:pPr>
      <w:r>
        <w:rPr>
          <w:b/>
          <w:bCs/>
          <w:lang w:val="en-US"/>
        </w:rPr>
        <w:t xml:space="preserve">Phytochemical data </w:t>
      </w:r>
    </w:p>
    <w:p w14:paraId="562BD9B1" w14:textId="68831EBC" w:rsidR="00270DA7" w:rsidRDefault="000A485D">
      <w:pPr>
        <w:spacing w:after="0" w:line="360" w:lineRule="auto"/>
        <w:ind w:left="-5" w:right="15"/>
        <w:rPr>
          <w:lang w:val="en-US"/>
        </w:rPr>
      </w:pPr>
      <w:r>
        <w:rPr>
          <w:lang w:val="en-US"/>
        </w:rPr>
        <w:t xml:space="preserve">Studies evaluating extracts of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leaf powder for the identification of bioactive compounds have already been carried out. </w:t>
      </w:r>
      <w:r w:rsidR="00B63A9C">
        <w:rPr>
          <w:lang w:val="en-US"/>
        </w:rPr>
        <w:t xml:space="preserve"> </w:t>
      </w:r>
      <w:r>
        <w:rPr>
          <w:lang w:val="en-US"/>
        </w:rPr>
        <w:t xml:space="preserve"> Donkor et </w:t>
      </w:r>
      <w:r>
        <w:rPr>
          <w:i/>
          <w:lang w:val="en-US"/>
        </w:rPr>
        <w:t xml:space="preserve">al. </w:t>
      </w:r>
      <w:r>
        <w:rPr>
          <w:lang w:val="en-US"/>
        </w:rPr>
        <w:t xml:space="preserve">have already provided data on the bioactive compound composition of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leaf extracts</w:t>
      </w:r>
      <w:r>
        <w:rPr>
          <w:i/>
          <w:lang w:val="en-US"/>
        </w:rPr>
        <w:t xml:space="preserve">. </w:t>
      </w:r>
      <w:r>
        <w:rPr>
          <w:lang w:val="en-US"/>
        </w:rPr>
        <w:t xml:space="preserve">According to this study, chemical screening of ethanolic and aqueous extracts of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leaves determined the following phytochemical profile: presence of tannins, saponins, flavonoids terpenoids and </w:t>
      </w:r>
      <w:proofErr w:type="spellStart"/>
      <w:r>
        <w:rPr>
          <w:lang w:val="en-US"/>
        </w:rPr>
        <w:t>alkoloids</w:t>
      </w:r>
      <w:proofErr w:type="spellEnd"/>
      <w:r>
        <w:rPr>
          <w:lang w:val="en-US"/>
        </w:rPr>
        <w:t>, and absence of polyuronides, reducing sugars and anthraquinones in both extracts.</w:t>
      </w:r>
      <w:r w:rsidR="00FE79B7">
        <w:fldChar w:fldCharType="begin"/>
      </w:r>
      <w:r w:rsidR="000010B7">
        <w:rPr>
          <w:lang w:val="en-US"/>
        </w:rPr>
        <w:instrText xml:space="preserve"> ADDIN ZOTERO_ITEM CSL_CITATION {"citationID":"VLATVCJP","properties":{"formattedCitation":"(Donkor et al., 2023)","plainCitation":"(Donkor et al., 2023)","noteIndex":0},"citationItems":[{"id":307,"uris":["http://zotero.org/users/local/eBDHpon9/items/39TL8SRU","http://zotero.org/users/local/eBDHpon9/items/A8R52WGU"],"itemData":{"id":307,"type":"article-journal","abstract":"Herbal extracts are a well-known source of therapeutically important bioactive chemicals since they are widely available, relatively inexpensive, and have fewer adverse effects. The three plants' leaves have been used to treat a variety of illnesses in Ghana, including skin conditions and wound infections. Their effectiveness as an ointment in treating the aforementioned illnesses has not yet been shown, though. The extracts were made into an ointment with polyethylene glycol (PEG), and both the ointment and the raw extracts were examined for in vitro antibacterial activity. The three (3) chosen bacterial isolates were subjected to potential activities of the plant extracts from different extractants. The minimum bactericidal concentration (MBC) and minimum inhibitory concentration (MIC) values for the plant extracts were both low. The herbal ointment made with Sida acuta extract from both extractants showed significantly different activity (P &lt; 0.05), against the test pathogens when compared to the reference medication (Madecassol®). However, the activities of formulated herbal ointment from both P. amarus and P. biglobosa extracts were comparable at higher concentrations to the standard drug used. Notably, both plant extracts and extract-PEG manufactured ointments exhibit significant in vitro efficacy against the disease-causing bacterial species. The current study is the first in-depth account of Parkia species with regard to an examination of herbal ointments made from leaves extract obtained utilizing solvents such as water and ethanol. Our research findings have important implications for the pharmaceutical industry in terms of providing a suitable, workable, and alternative supply of bioactive compounds and anti-infective agents.","container-title":"Heliyon","DOI":"10.1016/j.heliyon.2023.e19316","ISSN":"2405-8440","issue":"9","journalAbbreviation":"Heliyon","page":"e19316","source":"ScienceDirect","title":"Evaluation of extracts from Sida acuta, Phyllanthus amarus, Parkia biglobosa and their herbal ointment for therapeutic and biological activities","volume":"9","author":[{"family":"Donkor","given":"Addai-Mensah"},{"family":"Ahenkorah","given":"Benjamin"},{"family":"Wallah","given":"Timothy Ajigepungu"},{"family":"Yakubu","given":"Abdallah"}],"issued":{"date-parts":[["2023",9,1]]}}}],"schema":"https://github.com/citation-style-language/schema/raw/master/csl-citation.json"} </w:instrText>
      </w:r>
      <w:r w:rsidR="00FE79B7">
        <w:fldChar w:fldCharType="separate"/>
      </w:r>
      <w:r w:rsidR="000010B7" w:rsidRPr="000010B7">
        <w:rPr>
          <w:lang w:val="en-US"/>
        </w:rPr>
        <w:t xml:space="preserve">(Donkor et </w:t>
      </w:r>
      <w:r w:rsidR="000010B7" w:rsidRPr="00C0204A">
        <w:rPr>
          <w:i/>
          <w:iCs/>
          <w:lang w:val="en-US"/>
        </w:rPr>
        <w:t>al</w:t>
      </w:r>
      <w:r w:rsidR="000010B7" w:rsidRPr="000010B7">
        <w:rPr>
          <w:lang w:val="en-US"/>
        </w:rPr>
        <w:t>., 2023)</w:t>
      </w:r>
      <w:r w:rsidR="00FE79B7">
        <w:fldChar w:fldCharType="end"/>
      </w:r>
      <w:r>
        <w:rPr>
          <w:lang w:val="en-US"/>
        </w:rPr>
        <w:t xml:space="preserve"> </w:t>
      </w:r>
    </w:p>
    <w:p w14:paraId="6B4B33DD" w14:textId="77DBCE23" w:rsidR="00270DA7" w:rsidRDefault="000A485D">
      <w:pPr>
        <w:spacing w:after="0" w:line="360" w:lineRule="auto"/>
        <w:ind w:left="-5" w:right="15"/>
        <w:rPr>
          <w:lang w:val="en-US"/>
        </w:rPr>
      </w:pPr>
      <w:r>
        <w:rPr>
          <w:lang w:val="en-US"/>
        </w:rPr>
        <w:t xml:space="preserve">However, Akpor et </w:t>
      </w:r>
      <w:r>
        <w:rPr>
          <w:i/>
          <w:lang w:val="en-US"/>
        </w:rPr>
        <w:t>al</w:t>
      </w:r>
      <w:r>
        <w:rPr>
          <w:lang w:val="en-US"/>
        </w:rPr>
        <w:t xml:space="preserve">, in their study of the phytochemical profile from infusions of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leaves, report detecting only terpenoids and alkaloid</w:t>
      </w:r>
      <w:r w:rsidR="00FE79B7">
        <w:rPr>
          <w:lang w:val="en-US"/>
        </w:rPr>
        <w:t>s.</w:t>
      </w:r>
      <w:r w:rsidR="00FE79B7">
        <w:fldChar w:fldCharType="begin"/>
      </w:r>
      <w:r w:rsidR="000010B7">
        <w:rPr>
          <w:lang w:val="en-US"/>
        </w:rPr>
        <w:instrText xml:space="preserve"> ADDIN ZOTERO_ITEM CSL_CITATION {"citationID":"ZtrAhK8v","properties":{"formattedCitation":"(Akpor et al., 2021)","plainCitation":"(Akpor et al., 2021)","noteIndex":0},"citationItems":[{"id":370,"uris":["http://zotero.org/users/local/eBDHpon9/items/6C42EKI6"],"itemData":{"id":370,"type":"article-journal","abstract":"This study was aimed at assessing the bioactive potential of aqueous leaf infusions of three plant species, moringa (Moringa oleifera), locust beans (Parkia biglobosa) and bitter leaf (Vernonia amygdalina). The antimicrobial studies were carried out using the agar diffusion method against the selected isolates. For growth rate studies, known quantities of the respective crude leaf infusions only or in combination with ascorbic acid were added to sterile nutrient broth before inoculating with the respective test bacterial species and incubated. Growth was then monitored every 1 h, for a 10 h duration and after 24 h. Antimicrobial and growth rate studies were carried out using five bacterial species (Pseudomonas aeruginosa, Staphylococcus aureus, Bacillus subtilis, Escherichia coli, Klebsiella pneumoniae). Results of the agar diffusion procedure revealed bitter leaf infusion showing inhibition against P. aeruginosa, S. aureus, K. pneumoniae and E. coli. The locust bean leaf infusion showed inhibition against E. coli only while the moringa leaf infusion inhibited the growth of P. aeruginosa, S. aureus, K. pneumoniae and E. coli. For the growth rate studies, all test bacterial species showed extended lag period in nutrient broth that contained the leaf infusions or a combination of the leaf infusions and ascorbic acid. None of the infusions was able to completely stop the growth of the test bacterial species for a 24 h growth period. In nutrient broth that contained the locust bean leaf infusion only, longer lag period of the test bacterial species was observed than in medium that contained both the leaf infusion and ascorbic acid. All the leaf infusions showed antioxidant activities when investigated for their ability to scavenge free radicals. The study was able to show the antimicrobial and antioxidant potentials of the infusions, hence their possible application as antimicrobial agents.","container-title":"Scientific African","DOI":"10.1016/j.sciaf.2021.e01001","ISSN":"2468-2276","journalAbbreviation":"Scientific African","page":"e01001","source":"ScienceDirect","title":"Bacterial growth inhibition and antioxidant potentials of leaf infusions of (Moringa oleifera), locust beans (Parkia biglobosa) and bitter leaf (Vernonia amygladina)","volume":"14","author":[{"family":"Akpor","given":"Oghenerobor B."},{"family":"Ndakotsu","given":"Joshua"},{"family":"Evbuomwan","given":"Ikponmwosa O."},{"family":"Olaolu","given":"Tomilola D."},{"family":"Osemwegie","given":"Omorefosa O."}],"issued":{"date-parts":[["2021",11,1]]}}}],"schema":"https://github.com/citation-style-language/schema/raw/master/csl-citation.json"} </w:instrText>
      </w:r>
      <w:r w:rsidR="00FE79B7">
        <w:fldChar w:fldCharType="separate"/>
      </w:r>
      <w:r w:rsidR="000010B7" w:rsidRPr="000010B7">
        <w:rPr>
          <w:lang w:val="en-US"/>
        </w:rPr>
        <w:t xml:space="preserve">(Akpor et </w:t>
      </w:r>
      <w:r w:rsidR="000010B7" w:rsidRPr="00C0204A">
        <w:rPr>
          <w:i/>
          <w:iCs/>
          <w:lang w:val="en-US"/>
        </w:rPr>
        <w:t>al</w:t>
      </w:r>
      <w:r w:rsidR="000010B7" w:rsidRPr="000010B7">
        <w:rPr>
          <w:lang w:val="en-US"/>
        </w:rPr>
        <w:t>., 2021)</w:t>
      </w:r>
      <w:r w:rsidR="00FE79B7">
        <w:fldChar w:fldCharType="end"/>
      </w:r>
    </w:p>
    <w:p w14:paraId="3F1199F3" w14:textId="77777777" w:rsidR="00270DA7" w:rsidRDefault="000A485D">
      <w:pPr>
        <w:spacing w:after="0" w:line="360" w:lineRule="auto"/>
        <w:ind w:left="-5" w:right="15"/>
        <w:rPr>
          <w:lang w:val="en-US"/>
        </w:rPr>
      </w:pPr>
      <w:r>
        <w:rPr>
          <w:lang w:val="en-US"/>
        </w:rPr>
        <w:t xml:space="preserve">The chemical screening carried out by Millogo et </w:t>
      </w:r>
      <w:r>
        <w:rPr>
          <w:i/>
          <w:lang w:val="en-US"/>
        </w:rPr>
        <w:t>al</w:t>
      </w:r>
      <w:r>
        <w:rPr>
          <w:lang w:val="en-US"/>
        </w:rPr>
        <w:t>. in their study of the</w:t>
      </w:r>
      <w:r>
        <w:rPr>
          <w:sz w:val="34"/>
          <w:lang w:val="en-US"/>
        </w:rPr>
        <w:t xml:space="preserve"> </w:t>
      </w:r>
      <w:r>
        <w:rPr>
          <w:lang w:val="en-US"/>
        </w:rPr>
        <w:t xml:space="preserve">effects of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bark extracts on salmonella, the germ responsible for typhoid fever, identified sterols </w:t>
      </w:r>
    </w:p>
    <w:p w14:paraId="214BD213" w14:textId="05278BF0" w:rsidR="00270DA7" w:rsidRDefault="000A485D">
      <w:pPr>
        <w:spacing w:after="0" w:line="360" w:lineRule="auto"/>
        <w:ind w:left="-5" w:right="15"/>
        <w:rPr>
          <w:lang w:val="en-US"/>
        </w:rPr>
      </w:pPr>
      <w:r>
        <w:rPr>
          <w:lang w:val="en-US"/>
        </w:rPr>
        <w:t xml:space="preserve">and triterpenes, including </w:t>
      </w:r>
      <w:proofErr w:type="spellStart"/>
      <w:r>
        <w:rPr>
          <w:lang w:val="en-US"/>
        </w:rPr>
        <w:t>saponosides</w:t>
      </w:r>
      <w:proofErr w:type="spellEnd"/>
      <w:r>
        <w:rPr>
          <w:lang w:val="en-US"/>
        </w:rPr>
        <w:t>, and polyphenolic compounds such as tannins, coumarins and flavonoids as the main chemical principles. They also identified the presence of reducing compounds.</w:t>
      </w:r>
      <w:r w:rsidR="00FE79B7">
        <w:fldChar w:fldCharType="begin"/>
      </w:r>
      <w:r w:rsidR="000010B7" w:rsidRPr="000010B7">
        <w:rPr>
          <w:lang w:val="en-US"/>
        </w:rPr>
        <w:instrText xml:space="preserve"> ADDIN ZOTERO_ITEM CSL_CITATION {"citationID":"hNpzN5bn","properties":{"formattedCitation":"(MILLOGO et al., 2004)","plainCitation":"(MILLOGO et al., 2004)","noteIndex":0},"citationItems":[{"id":484,"uris":["http://zotero.org/users/local/eBDHpon9/items/4ZESZEX2"],"itemData":{"id":484,"type":"article-journal","container-title":"Sciences de la Santé","issue":"2","source":"Google Scholar","title":"Etude des effets d'extraits d'écorces du Parkia biglobosa (Jacq.) Benth.(Mimosacées) sur des salmonelles, germes responsables de la fièvre typhoïde","URL":"https://revuesciences-techniquesburkina.org/index.php/sciences_de_la_sante/article/view/582","volume":"27","author":[{"family":"MILLOGO","given":"H."},{"family":"Guissou","given":"I. P."},{"family":"Nacoulma","given":"O."},{"family":"Traoré","given":"A. S."}],"accessed":{"date-parts":[["2025",2,21]]},"issued":{"date-parts":[["2004"]]}}}],"schema":"https://github.com/citation-style-language/schema/raw/master/csl-citation.json"} </w:instrText>
      </w:r>
      <w:r w:rsidR="00FE79B7">
        <w:fldChar w:fldCharType="separate"/>
      </w:r>
      <w:r w:rsidR="000010B7" w:rsidRPr="000010B7">
        <w:rPr>
          <w:lang w:val="en-US"/>
        </w:rPr>
        <w:t xml:space="preserve">(MILLOGO et </w:t>
      </w:r>
      <w:r w:rsidR="000010B7" w:rsidRPr="00C0204A">
        <w:rPr>
          <w:i/>
          <w:iCs/>
          <w:lang w:val="en-US"/>
        </w:rPr>
        <w:t>al</w:t>
      </w:r>
      <w:r w:rsidR="000010B7" w:rsidRPr="000010B7">
        <w:rPr>
          <w:lang w:val="en-US"/>
        </w:rPr>
        <w:t>., 2004)</w:t>
      </w:r>
      <w:r w:rsidR="00FE79B7">
        <w:fldChar w:fldCharType="end"/>
      </w:r>
      <w:r>
        <w:rPr>
          <w:lang w:val="en-US"/>
        </w:rPr>
        <w:t xml:space="preserve"> </w:t>
      </w:r>
    </w:p>
    <w:p w14:paraId="0F3449B6" w14:textId="530AB7A4" w:rsidR="00270DA7" w:rsidRDefault="000A485D" w:rsidP="00C0204A">
      <w:pPr>
        <w:spacing w:after="0" w:line="360" w:lineRule="auto"/>
        <w:ind w:left="-5" w:right="15"/>
        <w:rPr>
          <w:lang w:val="en-US"/>
        </w:rPr>
      </w:pPr>
      <w:r>
        <w:rPr>
          <w:lang w:val="en-US"/>
        </w:rPr>
        <w:t xml:space="preserve">Phytochemical screening of aqueous and methanolic extracts by Builders et </w:t>
      </w:r>
      <w:r>
        <w:rPr>
          <w:i/>
          <w:lang w:val="en-US"/>
        </w:rPr>
        <w:t xml:space="preserve">al. </w:t>
      </w:r>
      <w:r>
        <w:rPr>
          <w:lang w:val="en-US"/>
        </w:rPr>
        <w:t>revealed the presence of tannins, saponins, sterols, phenols and reducing sugars in the aqueous extract, and flavonoids, tannins, saponins, cardiac glycosides, terpenes, sterols, phenols and reducing sugars in the methanolic extract. Whereas alkaloids and anthraquinones were undetected in both extracts.</w:t>
      </w:r>
      <w:r w:rsidR="00FE79B7">
        <w:fldChar w:fldCharType="begin"/>
      </w:r>
      <w:r w:rsidR="000010B7" w:rsidRPr="000010B7">
        <w:rPr>
          <w:lang w:val="en-US"/>
        </w:rPr>
        <w:instrText xml:space="preserve"> ADDIN ZOTERO_ITEM CSL_CITATION {"citationID":"VVlxuMSH","properties":{"formattedCitation":"(Builders et al., 2019)","plainCitation":"(Builders et al., 2019)","noteIndex":0},"citationItems":[{"id":396,"uris":["http://zotero.org/users/local/eBDHpon9/items/66WSFLRH"],"itemData":{"id":396,"type":"chapter","publisher":"MODERN ADVANCES IN PHARMACEUTICAL RESEARCH Vol. 1","source":"Google Scholar","title":"Toxicity studies of the extracts of Parkia biglobosa stem bark in rats","URL":"http://35.188.205.12:8080/jspui/handle/123456789/652","author":[{"family":"Builders","given":"M. I."},{"family":"Isichie","given":"C. O."},{"family":"Aguiyi","given":"J. C."}],"accessed":{"date-parts":[["2024",1,31]]},"issued":{"date-parts":[["2019"]]}}}],"schema":"https://github.com/citation-style-language/schema/raw/master/csl-citation.json"} </w:instrText>
      </w:r>
      <w:r w:rsidR="00FE79B7">
        <w:fldChar w:fldCharType="separate"/>
      </w:r>
      <w:r w:rsidR="000010B7" w:rsidRPr="000010B7">
        <w:rPr>
          <w:lang w:val="en-US"/>
        </w:rPr>
        <w:t xml:space="preserve">(Builders et </w:t>
      </w:r>
      <w:r w:rsidR="000010B7" w:rsidRPr="00C0204A">
        <w:rPr>
          <w:i/>
          <w:iCs/>
          <w:lang w:val="en-US"/>
        </w:rPr>
        <w:t>al</w:t>
      </w:r>
      <w:r w:rsidR="000010B7" w:rsidRPr="000010B7">
        <w:rPr>
          <w:lang w:val="en-US"/>
        </w:rPr>
        <w:t>., 2019)</w:t>
      </w:r>
      <w:r w:rsidR="00FE79B7">
        <w:fldChar w:fldCharType="end"/>
      </w:r>
      <w:r>
        <w:rPr>
          <w:lang w:val="en-US"/>
        </w:rPr>
        <w:t xml:space="preserve">     </w:t>
      </w:r>
    </w:p>
    <w:p w14:paraId="63FC7633" w14:textId="4F35C4DE" w:rsidR="00270DA7" w:rsidRDefault="000A485D">
      <w:pPr>
        <w:spacing w:after="0" w:line="360" w:lineRule="auto"/>
        <w:ind w:left="-5" w:right="15"/>
        <w:rPr>
          <w:lang w:val="en-US"/>
        </w:rPr>
      </w:pPr>
      <w:r>
        <w:rPr>
          <w:lang w:val="en-US"/>
        </w:rPr>
        <w:t xml:space="preserve">A chromatographic screening of an aqueous-methanolic extract from </w:t>
      </w:r>
      <w:r>
        <w:rPr>
          <w:i/>
          <w:lang w:val="en-US"/>
        </w:rPr>
        <w:t xml:space="preserve">P. </w:t>
      </w:r>
      <w:proofErr w:type="spellStart"/>
      <w:r>
        <w:rPr>
          <w:i/>
          <w:lang w:val="en-US"/>
        </w:rPr>
        <w:t>biglobosa</w:t>
      </w:r>
      <w:proofErr w:type="spellEnd"/>
      <w:r>
        <w:rPr>
          <w:i/>
          <w:lang w:val="en-US"/>
        </w:rPr>
        <w:t xml:space="preserve"> </w:t>
      </w:r>
      <w:r>
        <w:rPr>
          <w:lang w:val="en-US"/>
        </w:rPr>
        <w:t xml:space="preserve">bark was carried out by </w:t>
      </w:r>
      <w:proofErr w:type="spellStart"/>
      <w:r>
        <w:rPr>
          <w:lang w:val="en-US"/>
        </w:rPr>
        <w:t>Komolafé</w:t>
      </w:r>
      <w:proofErr w:type="spellEnd"/>
      <w:r>
        <w:rPr>
          <w:lang w:val="en-US"/>
        </w:rPr>
        <w:t xml:space="preserve"> et </w:t>
      </w:r>
      <w:r>
        <w:rPr>
          <w:i/>
          <w:lang w:val="en-US"/>
        </w:rPr>
        <w:t xml:space="preserve">al. </w:t>
      </w:r>
      <w:r>
        <w:rPr>
          <w:lang w:val="en-US"/>
        </w:rPr>
        <w:t xml:space="preserve">The phenolic compounds identified in their study were: gallic acid, caffeic acid, catechin, epigallocatechin and quercetin, the proportions of which were indicated in the study. They concluded that the main polyphenols in </w:t>
      </w:r>
      <w:r>
        <w:rPr>
          <w:i/>
          <w:lang w:val="en-US"/>
        </w:rPr>
        <w:t xml:space="preserve">P. </w:t>
      </w:r>
      <w:proofErr w:type="spellStart"/>
      <w:r>
        <w:rPr>
          <w:i/>
          <w:lang w:val="en-US"/>
        </w:rPr>
        <w:t>biglobosa</w:t>
      </w:r>
      <w:proofErr w:type="spellEnd"/>
      <w:r>
        <w:rPr>
          <w:i/>
          <w:lang w:val="en-US"/>
        </w:rPr>
        <w:t xml:space="preserve"> </w:t>
      </w:r>
      <w:r>
        <w:rPr>
          <w:lang w:val="en-US"/>
        </w:rPr>
        <w:t xml:space="preserve">are caffeic </w:t>
      </w:r>
      <w:r>
        <w:rPr>
          <w:lang w:val="en-US"/>
        </w:rPr>
        <w:lastRenderedPageBreak/>
        <w:t>acid and flavonoids (catechin, epigallocatechin and quercetin).</w:t>
      </w:r>
      <w:r w:rsidR="00FE79B7">
        <w:fldChar w:fldCharType="begin"/>
      </w:r>
      <w:r w:rsidR="000010B7">
        <w:rPr>
          <w:lang w:val="en-US"/>
        </w:rPr>
        <w:instrText xml:space="preserve"> ADDIN ZOTERO_ITEM CSL_CITATION {"citationID":"BzStO9CF","properties":{"formattedCitation":"(Komolafe et al., 2014)","plainCitation":"(Komolafe et al., 2014)","noteIndex":0},"citationItems":[{"id":310,"uris":["http://zotero.org/users/local/eBDHpon9/items/T2XRXR3X","http://zotero.org/users/local/eBDHpon9/items/DAXGBFUF"],"itemData":{"id":310,"type":"article-journal","abstract":"Aqueous-methanolic extract of Parkia biglobosa bark (PBB) was screened for its polyphenolic constituents, in vitro antioxidant activity, and effect on mitochondria redox status. The in vitro antioxidant activity was assessed by using the scavenging abilities and the reducing powers of 1,1-diphenyl-2-picrylhydrazyl radical (DPPH) and 2,2′-azino-bis(3-ethylbenzothiazoline-6-sulfonic acid) (ABTS) diammonium salt radical cation against Fe3+. Subsequently, the ability of PBB to inhibit lipid peroxidation induced by FeSO4 (10 μm) and its metal-chelating potential were investigated. The effects of the extract on basal reactive oxygen species (ROS) generation and on the mitochondrial membrane potential (ΔΨm) in isolated mitochondria were determined by using 2′, 7′-dichlorodihydrofluorescin (DCFH) oxidation and safranin fluorescence, respectively. PBB mitigated the Fe(II)-induced lipid peroxidation in rat tissues and showed dose-dependent scavenging of DPPH (IC50: 98.33 ± 10.0 μg/mL) and ABTS. (trolox equivalent antioxidant concentration, TEAC value = 0.05), with considerable ferric-reducing and moderate metal-chelating abilities. PBB caused slight decreases in both the liver and the brain mitochondria potentials and resulted in a significant decrease (p &lt; 0.001) in DCFH oxidation. Screening for polyphenolics using high-performance liquid chromatography coupled to a diode array detector (HPLC-DAD) revealed the presence of caffeic acid, gallic acid, catechin, epigalocatechin, rutin, and quercetin. These results demonstrate for the first time the considerable in vitro antioxidant activity and favorable effect of PBB on mitochondria redox status and provide justification for the use of the plant in ethnomedicine.","container-title":"Journal of Acupuncture and Meridian Studies","DOI":"10.1016/j.jams.2013.08.003","ISSN":"2005-2901","issue":"4","journalAbbreviation":"Journal of Acupuncture and Meridian Studies","page":"202-210","source":"ScienceDirect","title":"In Vitro Antioxidant Activity and Effect of Parkia biglobosa Bark Extract on Mitochondrial Redox Status","volume":"7","author":[{"family":"Komolafe","given":"Kayode"},{"family":"Olaleye","given":"Tolulope Mary"},{"family":"Omotuyi","given":"Olaposi Idowu"},{"family":"Boligon","given":"Aline Augusti"},{"family":"Athayde","given":"Margareth Linde"},{"family":"Akindahunsi","given":"Akintunde Afolabi"},{"family":"Rocha","given":"Joao Batista Teixeira","dropping-particle":"da"}],"issued":{"date-parts":[["2014",8,1]]}}}],"schema":"https://github.com/citation-style-language/schema/raw/master/csl-citation.json"} </w:instrText>
      </w:r>
      <w:r w:rsidR="00FE79B7">
        <w:fldChar w:fldCharType="separate"/>
      </w:r>
      <w:r w:rsidR="000010B7" w:rsidRPr="000010B7">
        <w:rPr>
          <w:lang w:val="en-US"/>
        </w:rPr>
        <w:t xml:space="preserve">(Komolafe et </w:t>
      </w:r>
      <w:r w:rsidR="000010B7" w:rsidRPr="00C0204A">
        <w:rPr>
          <w:i/>
          <w:iCs/>
          <w:lang w:val="en-US"/>
        </w:rPr>
        <w:t>al</w:t>
      </w:r>
      <w:r w:rsidR="000010B7" w:rsidRPr="000010B7">
        <w:rPr>
          <w:lang w:val="en-US"/>
        </w:rPr>
        <w:t>., 2014)</w:t>
      </w:r>
      <w:r w:rsidR="00FE79B7">
        <w:fldChar w:fldCharType="end"/>
      </w:r>
      <w:r>
        <w:rPr>
          <w:lang w:val="en-US"/>
        </w:rPr>
        <w:t xml:space="preserve"> </w:t>
      </w:r>
      <w:proofErr w:type="spellStart"/>
      <w:r>
        <w:rPr>
          <w:lang w:val="en-US"/>
        </w:rPr>
        <w:t>Osafoa</w:t>
      </w:r>
      <w:proofErr w:type="spellEnd"/>
      <w:r>
        <w:rPr>
          <w:lang w:val="en-US"/>
        </w:rPr>
        <w:t xml:space="preserve"> et </w:t>
      </w:r>
      <w:r>
        <w:rPr>
          <w:i/>
          <w:lang w:val="en-US"/>
        </w:rPr>
        <w:t>al.</w:t>
      </w:r>
      <w:r>
        <w:rPr>
          <w:lang w:val="en-US"/>
        </w:rPr>
        <w:t xml:space="preserve">, in their study on antileishmanial activity, report the presence of bioactive molecules such as lupeol and </w:t>
      </w:r>
      <w:proofErr w:type="spellStart"/>
      <w:r>
        <w:rPr>
          <w:lang w:val="en-US"/>
        </w:rPr>
        <w:t>monostearin</w:t>
      </w:r>
      <w:proofErr w:type="spellEnd"/>
      <w:r w:rsidR="00FE79B7">
        <w:rPr>
          <w:lang w:val="en-US"/>
        </w:rPr>
        <w:t>.</w:t>
      </w:r>
      <w:r w:rsidR="00FE79B7">
        <w:fldChar w:fldCharType="begin"/>
      </w:r>
      <w:r w:rsidR="000010B7">
        <w:rPr>
          <w:lang w:val="en-US"/>
        </w:rPr>
        <w:instrText xml:space="preserve"> ADDIN ZOTERO_ITEM CSL_CITATION {"citationID":"zH37e4DV","properties":{"formattedCitation":"(Osafo et al., 2023)","plainCitation":"(Osafo et al., 2023)","noteIndex":0},"citationItems":[{"id":350,"uris":["http://zotero.org/users/local/eBDHpon9/items/IG3Y4NCX","http://zotero.org/users/local/eBDHpon9/items/Y8XDYH2V"],"itemData":{"id":350,"type":"article-journal","container-title":"Scientific African","note":"publisher: Elsevier","page":"e01464","source":"Google Scholar","title":"In vitro antileishmanial activity and molecular docking studies of lupeol and monostearin, isolated from Parkia biglobosa","volume":"19","author":[{"family":"Osafo","given":"Thomas"},{"family":"Philips","given":"Trudy Janice"},{"family":"Adomako","given":"Abigail Kusiwaa"},{"family":"Borquaye","given":"Lawrence Sheringham"},{"family":"Ekuadzi","given":"Edmund"},{"family":"Appiah-Opong","given":"Regina"},{"family":"Dickson","given":"Rita Akosua"}],"issued":{"date-parts":[["2023"]]}}}],"schema":"https://github.com/citation-style-language/schema/raw/master/csl-citation.json"} </w:instrText>
      </w:r>
      <w:r w:rsidR="00FE79B7">
        <w:fldChar w:fldCharType="separate"/>
      </w:r>
      <w:r w:rsidR="000010B7" w:rsidRPr="000010B7">
        <w:rPr>
          <w:lang w:val="en-US"/>
        </w:rPr>
        <w:t>(</w:t>
      </w:r>
      <w:proofErr w:type="spellStart"/>
      <w:r w:rsidR="000010B7" w:rsidRPr="000010B7">
        <w:rPr>
          <w:lang w:val="en-US"/>
        </w:rPr>
        <w:t>Osafo</w:t>
      </w:r>
      <w:proofErr w:type="spellEnd"/>
      <w:r w:rsidR="000010B7" w:rsidRPr="000010B7">
        <w:rPr>
          <w:lang w:val="en-US"/>
        </w:rPr>
        <w:t xml:space="preserve"> et </w:t>
      </w:r>
      <w:r w:rsidR="000010B7" w:rsidRPr="00C0204A">
        <w:rPr>
          <w:i/>
          <w:iCs/>
          <w:lang w:val="en-US"/>
        </w:rPr>
        <w:t>al</w:t>
      </w:r>
      <w:r w:rsidR="000010B7" w:rsidRPr="000010B7">
        <w:rPr>
          <w:lang w:val="en-US"/>
        </w:rPr>
        <w:t>., 2023)</w:t>
      </w:r>
      <w:r w:rsidR="00FE79B7">
        <w:fldChar w:fldCharType="end"/>
      </w:r>
      <w:r>
        <w:rPr>
          <w:lang w:val="en-US"/>
        </w:rPr>
        <w:t xml:space="preserve"> </w:t>
      </w:r>
    </w:p>
    <w:p w14:paraId="674F6D5F" w14:textId="14DE13F3" w:rsidR="00270DA7" w:rsidRDefault="000A485D">
      <w:pPr>
        <w:spacing w:after="0" w:line="360" w:lineRule="auto"/>
        <w:ind w:left="-5" w:right="15"/>
        <w:rPr>
          <w:lang w:val="en-US"/>
        </w:rPr>
      </w:pPr>
      <w:r>
        <w:rPr>
          <w:lang w:val="en-US"/>
        </w:rPr>
        <w:t xml:space="preserve">The phytochemical analysis of </w:t>
      </w:r>
      <w:r>
        <w:rPr>
          <w:i/>
          <w:lang w:val="en-US"/>
        </w:rPr>
        <w:t xml:space="preserve">P. </w:t>
      </w:r>
      <w:proofErr w:type="spellStart"/>
      <w:r>
        <w:rPr>
          <w:i/>
          <w:lang w:val="en-US"/>
        </w:rPr>
        <w:t>biglobosa</w:t>
      </w:r>
      <w:proofErr w:type="spellEnd"/>
      <w:r>
        <w:rPr>
          <w:i/>
          <w:lang w:val="en-US"/>
        </w:rPr>
        <w:t xml:space="preserve"> </w:t>
      </w:r>
      <w:r>
        <w:rPr>
          <w:lang w:val="en-US"/>
        </w:rPr>
        <w:t xml:space="preserve">seed extract carried out by </w:t>
      </w:r>
      <w:proofErr w:type="spellStart"/>
      <w:r>
        <w:rPr>
          <w:lang w:val="en-US"/>
        </w:rPr>
        <w:t>Ekperikpe</w:t>
      </w:r>
      <w:proofErr w:type="spellEnd"/>
      <w:r>
        <w:rPr>
          <w:lang w:val="en-US"/>
        </w:rPr>
        <w:t xml:space="preserve"> et </w:t>
      </w:r>
      <w:r>
        <w:rPr>
          <w:i/>
          <w:lang w:val="en-US"/>
        </w:rPr>
        <w:t xml:space="preserve">al. </w:t>
      </w:r>
      <w:r>
        <w:rPr>
          <w:lang w:val="en-US"/>
        </w:rPr>
        <w:t>in</w:t>
      </w:r>
      <w:r w:rsidR="0008309B">
        <w:rPr>
          <w:lang w:val="en-US"/>
        </w:rPr>
        <w:t xml:space="preserve"> </w:t>
      </w:r>
      <w:r>
        <w:rPr>
          <w:lang w:val="en-US"/>
        </w:rPr>
        <w:t xml:space="preserve">their </w:t>
      </w:r>
    </w:p>
    <w:p w14:paraId="6D23D676" w14:textId="37417B7F" w:rsidR="00270DA7" w:rsidRDefault="000A485D">
      <w:pPr>
        <w:spacing w:after="0" w:line="360" w:lineRule="auto"/>
        <w:ind w:left="-5" w:right="15"/>
        <w:rPr>
          <w:lang w:val="en-US"/>
        </w:rPr>
      </w:pPr>
      <w:r>
        <w:rPr>
          <w:lang w:val="en-US"/>
        </w:rPr>
        <w:t>study revealed the presence of glucose, tannins, saponins, flavonoids, alkaloids and anthraquinones in the seeds too.</w:t>
      </w:r>
      <w:r w:rsidR="00FE79B7">
        <w:fldChar w:fldCharType="begin"/>
      </w:r>
      <w:r w:rsidR="000010B7">
        <w:rPr>
          <w:lang w:val="en-US"/>
        </w:rPr>
        <w:instrText xml:space="preserve"> ADDIN ZOTERO_ITEM CSL_CITATION {"citationID":"QXBGhnrs","properties":{"formattedCitation":"(Ekperikpe et al., 2019)","plainCitation":"(Ekperikpe et al., 2019)","noteIndex":0},"citationItems":[{"id":308,"uris":["http://zotero.org/users/local/eBDHpon9/items/WHM2CSHX","http://zotero.org/users/local/eBDHpon9/items/TI3XVQ5W"],"itemData":{"id":308,"type":"article-journal","abstract":"Ethnopharmacological relevance\nParkia biglobosa seeds are used to treat diabetes and complications hence this study.\nAim\nThis study investigated the effects of Parkia biglobosa aqueous seed extract on some biochemical, haematological and histopathological indices in streptozotocin-induced diabetic rats.\nMaterials and methods\nWistar rats of either sex (180–300 g) were fasted overnight and diabetes mellitus induced using streptozotocin 40 mg/kg IP. Diabetes mellitus (fasting blood glucose ≥ 200 mg/dl) was confirmed 48 h later. The rats were randomly grouped into six groups (n = 5): Group 1 (diabetic untreated control), group 2 (Parkia biglobosa 200 mg/kg), group 3 (Parkia biglobosa 400 mg/kg). group 4 (Parkia biglobosa 800 mg/kg), group 5 (glibenclamide 5 mg/kg as standard drug control) and group 6 (normoglycaemic control). They were treated daily. Acute toxicity study and phytochemical screening were also performed. Fourteen days later, they were sacrificed under chloroform anaesthesia. Vital organs (kidneys, liver and pancreas) and blood samples were obtained for histopathological, biochemical and haematological analysis.\nResults\nParkia biglobosa aqueous seed extract at the various doses caused significant (P &lt; 0.05) elevations in red blood cell parameters in comparison to the diabetic control. The mean cell volume did not differ significantly from the diabetic control while 200 mg/kg and 400 mg/kg doses of the extract did not significantly modify the HCT levels. Treatment with Parkia biglobosa significantly (P &lt; 0.05) lowered white blood cell and platelet counts in comparison to the diabetic control. Liver enzymes and total bilirubin levels were significantly (P &lt; 0.05) reduced while total protein increased in the treated diabetic rats in comparison to controls. Treatment with Parkia biglobosa extract significantly (P &lt; 0.05) increased bicarbonate and sodium ion levels while decreasing potassium ion levels. Chloride levels were not significantly different from the diabetic control.\nConclusion\nThese data suggest that Parkia biglobosa ameliorates biochemical, haematological and histopathological changes associated with diabetes mellitus.","container-title":"Journal of Ethnopharmacology","DOI":"10.1016/j.jep.2018.09.016","ISSN":"0378-8741","journalAbbreviation":"Journal of Ethnopharmacology","page":"1-10","source":"ScienceDirect","title":"Effects of Parkia biglobosa aqueous seed extract on some biochemical, haematological and histopathological parameters in streptozotocin induced diabetic rats","volume":"228","author":[{"family":"Ekperikpe","given":"Ubong S."},{"family":"Owolabi","given":"Omonkhelin J."},{"family":"Olapeju","given":"Bolanle I."}],"issued":{"date-parts":[["2019",1,10]]}}}],"schema":"https://github.com/citation-style-language/schema/raw/master/csl-citation.json"} </w:instrText>
      </w:r>
      <w:r w:rsidR="00FE79B7">
        <w:fldChar w:fldCharType="separate"/>
      </w:r>
      <w:r w:rsidR="000010B7" w:rsidRPr="000010B7">
        <w:rPr>
          <w:lang w:val="en-US"/>
        </w:rPr>
        <w:t xml:space="preserve">(Ekperikpe et </w:t>
      </w:r>
      <w:r w:rsidR="000010B7" w:rsidRPr="00C0204A">
        <w:rPr>
          <w:i/>
          <w:iCs/>
          <w:lang w:val="en-US"/>
        </w:rPr>
        <w:t>al</w:t>
      </w:r>
      <w:r w:rsidR="000010B7" w:rsidRPr="000010B7">
        <w:rPr>
          <w:lang w:val="en-US"/>
        </w:rPr>
        <w:t>., 2019)</w:t>
      </w:r>
      <w:r w:rsidR="00FE79B7">
        <w:fldChar w:fldCharType="end"/>
      </w:r>
      <w:r>
        <w:rPr>
          <w:lang w:val="en-US"/>
        </w:rPr>
        <w:t xml:space="preserve"> Ouedraogo et </w:t>
      </w:r>
      <w:r>
        <w:rPr>
          <w:i/>
          <w:lang w:val="en-US"/>
        </w:rPr>
        <w:t>al.</w:t>
      </w:r>
      <w:r>
        <w:rPr>
          <w:lang w:val="en-US"/>
        </w:rPr>
        <w:t xml:space="preserve"> in their study of roasted and fermented seed extracts, report detecting only triterpenes and sterols and coumarins in roasted seeds and only triterpenes and sterols in fermented seeds, while other groups</w:t>
      </w:r>
      <w:r w:rsidR="00B63A9C">
        <w:rPr>
          <w:lang w:val="en-US"/>
        </w:rPr>
        <w:t>,</w:t>
      </w:r>
      <w:r>
        <w:rPr>
          <w:lang w:val="en-US"/>
        </w:rPr>
        <w:t xml:space="preserve"> such as tannins, saponins, flavonoids, alkaloids, anthraquinones</w:t>
      </w:r>
      <w:r w:rsidR="00B63A9C">
        <w:rPr>
          <w:lang w:val="en-US"/>
        </w:rPr>
        <w:t>,</w:t>
      </w:r>
      <w:r>
        <w:rPr>
          <w:lang w:val="en-US"/>
        </w:rPr>
        <w:t xml:space="preserve"> and anthocyanins</w:t>
      </w:r>
      <w:r w:rsidR="00B63A9C">
        <w:rPr>
          <w:lang w:val="en-US"/>
        </w:rPr>
        <w:t>,</w:t>
      </w:r>
      <w:r>
        <w:rPr>
          <w:lang w:val="en-US"/>
        </w:rPr>
        <w:t xml:space="preserve"> were reported as undetected.</w:t>
      </w:r>
      <w:r w:rsidR="00FE79B7">
        <w:fldChar w:fldCharType="begin"/>
      </w:r>
      <w:r w:rsidR="000010B7">
        <w:rPr>
          <w:lang w:val="en-US"/>
        </w:rPr>
        <w:instrText xml:space="preserve"> ADDIN ZOTERO_ITEM CSL_CITATION {"citationID":"NJNSi7AX","properties":{"formattedCitation":"(Ou\\uc0\\u233{}draogo et al., 2012)","plainCitation":"(Ouédraogo et al., 2012)","noteIndex":0},"citationItems":[{"id":381,"uris":["http://zotero.org/users/local/eBDHpon9/items/4SVC85IJ"],"itemData":{"id":381,"type":"article-journal","abstract":"The authors report here the results of study on Parkia biglobosa seeds used in Burkina Faso for arterial hypertension treatment. Investigations were done on acute toxicity and vascular properties of fermented and roasted seeds. Acute toxicity test using mice, revealed by the intraperitoneal route a lethal dose 50 (LD50) of 1800 mg/kg and 1600 mg/kg of body weight for aqueous extract from roasted and fermented seeds respectively. According to the scale of Hodge and Sterner and that of the World Health Organization, such drugs would be classified lightly toxic. Oral administration (up to 3000 mg/kg) did not induce any death of animal. For the vascular properties, the effects of these products were tested on the aorta isolated from rats. The cumulative administration of extract from roasted and fermented seeds (0.1-10 mg/mL) in an organ bath induced a concentration-dependent relaxation of the aorta pre contracted by phenylephrine, with or without functional endothelium. The extracts (10 mg/mL) inhibited for 100% the contraction induced by phenylephrine. The EC50 values in presence and absence of endothelium were respectively of 5.37 ± 0.12 and 4.19 ± 1.02 mg/mL for fermented seeds; for roasted seeds these values were respectively, 5.39 ± 1.12 and 5.93 ± 0.95 mg/mL. Nevertheless, low concentration of roasted seeds (1-4 mg/mL) induced endothelium-dependent relaxation and this effect was inhibited by indomethacin (10⁻⁵M), and not by L-NAME (310⁻⁴M). These experimental results revealed a vasorelaxant effect of P. biglobosa seeds. P. biglobosa seems to act directly on the smooth muscle and via endothelium involving the generation of vasodilatating prostaglandins. This vasodilator effect would be in favor of an anti hypertensive property of P. biglobosa seeds.","container-title":"African journal of traditional, complementary, and alternative medicines: AJTCAM","DOI":"10.4314/ajtcam.v9i2.12","ISSN":"2505-0044","issue":"2","journalAbbreviation":"Afr J Tradit Complement Altern Med","language":"eng","note":"PMID: 23983344\nPMCID: PMC3746632","page":"260-265","source":"PubMed","title":"Acute toxicity and vascular properties of seed of Parkia biglobosa (JACQ) R. Br Gift (Mimosaceae) on rat aorta","volume":"9","author":[{"family":"Ouédraogo","given":"Sylvin"},{"family":"Somé","given":"Noya"},{"family":"Ouattara","given":"Sounkalo"},{"family":"Kini","given":"Félix B."},{"family":"Traore","given":"Aristide"},{"family":"Bucher","given":"Bernard"},{"family":"Guissou","given":"I. Pierre"}],"issued":{"date-parts":[["2012"]]}}}],"schema":"https://github.com/citation-style-language/schema/raw/master/csl-citation.json"} </w:instrText>
      </w:r>
      <w:r w:rsidR="00FE79B7">
        <w:fldChar w:fldCharType="separate"/>
      </w:r>
      <w:r w:rsidR="000010B7" w:rsidRPr="000010B7">
        <w:rPr>
          <w:kern w:val="0"/>
          <w:lang w:val="en-US"/>
        </w:rPr>
        <w:t xml:space="preserve">(Ouédraogo et </w:t>
      </w:r>
      <w:r w:rsidR="000010B7" w:rsidRPr="00C0204A">
        <w:rPr>
          <w:i/>
          <w:iCs/>
          <w:kern w:val="0"/>
          <w:lang w:val="en-US"/>
        </w:rPr>
        <w:t>al</w:t>
      </w:r>
      <w:r w:rsidR="000010B7" w:rsidRPr="000010B7">
        <w:rPr>
          <w:kern w:val="0"/>
          <w:lang w:val="en-US"/>
        </w:rPr>
        <w:t>., 2012)</w:t>
      </w:r>
      <w:r w:rsidR="00FE79B7">
        <w:fldChar w:fldCharType="end"/>
      </w:r>
      <w:r>
        <w:rPr>
          <w:lang w:val="en-US"/>
        </w:rPr>
        <w:t xml:space="preserve"> In their study of the phytochemical and nutritional composition of fermented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seeds from northern Côte d'Ivoire, Ibrahima et </w:t>
      </w:r>
      <w:r>
        <w:rPr>
          <w:i/>
          <w:lang w:val="en-US"/>
        </w:rPr>
        <w:t xml:space="preserve">al. </w:t>
      </w:r>
      <w:r>
        <w:rPr>
          <w:lang w:val="en-US"/>
        </w:rPr>
        <w:t xml:space="preserve">report the presence of alkaloids, polyphenols, flavonoids, gall tannins, </w:t>
      </w:r>
      <w:proofErr w:type="spellStart"/>
      <w:r>
        <w:rPr>
          <w:lang w:val="en-US"/>
        </w:rPr>
        <w:t>catechic</w:t>
      </w:r>
      <w:proofErr w:type="spellEnd"/>
      <w:r>
        <w:rPr>
          <w:lang w:val="en-US"/>
        </w:rPr>
        <w:t xml:space="preserve"> tannins, terpenes</w:t>
      </w:r>
      <w:r w:rsidR="00B63A9C">
        <w:rPr>
          <w:lang w:val="en-US"/>
        </w:rPr>
        <w:t>,</w:t>
      </w:r>
      <w:r>
        <w:rPr>
          <w:lang w:val="en-US"/>
        </w:rPr>
        <w:t xml:space="preserve"> and the absence of quinones and saponins in fermented </w:t>
      </w:r>
      <w:r>
        <w:rPr>
          <w:i/>
          <w:lang w:val="en-US"/>
        </w:rPr>
        <w:t xml:space="preserve">P. </w:t>
      </w:r>
      <w:proofErr w:type="spellStart"/>
      <w:r>
        <w:rPr>
          <w:i/>
          <w:lang w:val="en-US"/>
        </w:rPr>
        <w:t>biglobosa</w:t>
      </w:r>
      <w:proofErr w:type="spellEnd"/>
      <w:r>
        <w:rPr>
          <w:i/>
          <w:lang w:val="en-US"/>
        </w:rPr>
        <w:t xml:space="preserve"> </w:t>
      </w:r>
      <w:r>
        <w:rPr>
          <w:lang w:val="en-US"/>
        </w:rPr>
        <w:t>seed powder.</w:t>
      </w:r>
      <w:r w:rsidR="00FE79B7">
        <w:fldChar w:fldCharType="begin"/>
      </w:r>
      <w:r w:rsidR="000010B7">
        <w:rPr>
          <w:lang w:val="en-US"/>
        </w:rPr>
        <w:instrText xml:space="preserve"> ADDIN ZOTERO_ITEM CSL_CITATION {"citationID":"HvxbW2aT","properties":{"formattedCitation":"(Ibrahima et al., 2021)","plainCitation":"(Ibrahima et al., 2021)","noteIndex":0},"citationItems":[{"id":497,"uris":["http://zotero.org/users/local/eBDHpon9/items/MKT2EMQZ"],"itemData":{"id":497,"type":"article-journal","container-title":"Journal of Applied Biosciences","page":"17507–17519","source":"Google Scholar","title":"Composition phytochimique et nutritionnelle des graines fermentées de Parkia biglobosa issues du Nord de la Côte d’Ivoire","volume":"168","author":[{"family":"Ibrahima","given":"Cissé"},{"family":"Emmanuel","given":"Koffi N’Dri"},{"family":"Léonce","given":"Niamketchi Gilles"},{"family":"Syndoux","given":"Dembélé"},{"family":"Boniface","given":"Kouadio Konan"},{"family":"Louise","given":"Anin Atchibri"}],"issued":{"date-parts":[["2021"]]}}}],"schema":"https://github.com/citation-style-language/schema/raw/master/csl-citation.json"} </w:instrText>
      </w:r>
      <w:r w:rsidR="00FE79B7">
        <w:fldChar w:fldCharType="separate"/>
      </w:r>
      <w:r w:rsidR="000010B7" w:rsidRPr="000010B7">
        <w:rPr>
          <w:lang w:val="en-US"/>
        </w:rPr>
        <w:t>(</w:t>
      </w:r>
      <w:proofErr w:type="spellStart"/>
      <w:r w:rsidR="000010B7" w:rsidRPr="000010B7">
        <w:rPr>
          <w:lang w:val="en-US"/>
        </w:rPr>
        <w:t>Ibrahima</w:t>
      </w:r>
      <w:proofErr w:type="spellEnd"/>
      <w:r w:rsidR="000010B7" w:rsidRPr="000010B7">
        <w:rPr>
          <w:lang w:val="en-US"/>
        </w:rPr>
        <w:t xml:space="preserve"> et </w:t>
      </w:r>
      <w:r w:rsidR="000010B7" w:rsidRPr="00C0204A">
        <w:rPr>
          <w:i/>
          <w:iCs/>
          <w:lang w:val="en-US"/>
        </w:rPr>
        <w:t>al</w:t>
      </w:r>
      <w:r w:rsidR="000010B7" w:rsidRPr="000010B7">
        <w:rPr>
          <w:lang w:val="en-US"/>
        </w:rPr>
        <w:t>., 2021)</w:t>
      </w:r>
      <w:r w:rsidR="00FE79B7">
        <w:fldChar w:fldCharType="end"/>
      </w:r>
      <w:r>
        <w:rPr>
          <w:lang w:val="en-US"/>
        </w:rPr>
        <w:t xml:space="preserve"> </w:t>
      </w:r>
    </w:p>
    <w:p w14:paraId="12E75DDD" w14:textId="77777777" w:rsidR="00270DA7" w:rsidRDefault="000A485D">
      <w:pPr>
        <w:spacing w:before="120" w:after="120" w:line="360" w:lineRule="auto"/>
        <w:ind w:left="-6" w:right="17" w:hanging="11"/>
        <w:rPr>
          <w:b/>
          <w:bCs/>
          <w:lang w:val="en-US"/>
        </w:rPr>
      </w:pPr>
      <w:r>
        <w:rPr>
          <w:b/>
          <w:bCs/>
          <w:lang w:val="en-US"/>
        </w:rPr>
        <w:t xml:space="preserve">Discussion </w:t>
      </w:r>
    </w:p>
    <w:p w14:paraId="51089777" w14:textId="77777777" w:rsidR="00270DA7" w:rsidRDefault="000A485D">
      <w:pPr>
        <w:spacing w:after="0" w:line="360" w:lineRule="auto"/>
        <w:ind w:left="-5" w:right="15"/>
        <w:rPr>
          <w:lang w:val="en-US"/>
        </w:rPr>
      </w:pPr>
      <w:r>
        <w:rPr>
          <w:lang w:val="en-US"/>
        </w:rPr>
        <w:t xml:space="preserve">At the end of this review of </w:t>
      </w:r>
      <w:r>
        <w:rPr>
          <w:i/>
          <w:lang w:val="en-US"/>
        </w:rPr>
        <w:t xml:space="preserve">P. </w:t>
      </w:r>
      <w:proofErr w:type="spellStart"/>
      <w:r>
        <w:rPr>
          <w:i/>
          <w:lang w:val="en-US"/>
        </w:rPr>
        <w:t>biglobosa</w:t>
      </w:r>
      <w:proofErr w:type="spellEnd"/>
      <w:r>
        <w:rPr>
          <w:lang w:val="en-US"/>
        </w:rPr>
        <w:t xml:space="preserve">, it was found that this plant is of major interest for scientific research, given its numerous uses in traditional medicine. This interest is already evident in the many studies carried out on this plant in pharmacology, toxicology, ethnobotany and nutrition. </w:t>
      </w:r>
    </w:p>
    <w:p w14:paraId="51A78234" w14:textId="4810D153" w:rsidR="00270DA7" w:rsidRDefault="000A485D">
      <w:pPr>
        <w:spacing w:after="0" w:line="360" w:lineRule="auto"/>
        <w:ind w:left="-5" w:right="15"/>
        <w:rPr>
          <w:lang w:val="en-US"/>
        </w:rPr>
      </w:pPr>
      <w:r>
        <w:rPr>
          <w:lang w:val="en-US"/>
        </w:rPr>
        <w:t xml:space="preserve">The results of this study showed that </w:t>
      </w:r>
      <w:r>
        <w:rPr>
          <w:i/>
          <w:lang w:val="en-US"/>
        </w:rPr>
        <w:t xml:space="preserve">P. </w:t>
      </w:r>
      <w:proofErr w:type="spellStart"/>
      <w:r>
        <w:rPr>
          <w:i/>
          <w:lang w:val="en-US"/>
        </w:rPr>
        <w:t>biglobosa</w:t>
      </w:r>
      <w:proofErr w:type="spellEnd"/>
      <w:r>
        <w:rPr>
          <w:i/>
          <w:lang w:val="en-US"/>
        </w:rPr>
        <w:t xml:space="preserve"> </w:t>
      </w:r>
      <w:r>
        <w:rPr>
          <w:lang w:val="en-US"/>
        </w:rPr>
        <w:t>occupies an important place in the life of African societies, both in socio-economic and health terms. The many and varied uses to which the plant is put are ample evidence of the important place it occupies in the indigenous societies of West Africa. The use of the pulp as a food and of the seeds, traditionally transformed in West Africa into fermented condiments, bear witness to the plant's nutritional importance.</w:t>
      </w:r>
      <w:r w:rsidR="000010B7">
        <w:fldChar w:fldCharType="begin"/>
      </w:r>
      <w:r w:rsidR="000010B7">
        <w:rPr>
          <w:lang w:val="en-US"/>
        </w:rPr>
        <w:instrText xml:space="preserve"> ADDIN ZOTERO_ITEM CSL_CITATION {"citationID":"Ry7e3uUB","properties":{"formattedCitation":"(Ibrahima et al., 2021; Parkouda et al., 2021)","plainCitation":"(Ibrahima et al., 2021; Parkouda et al., 2021)","noteIndex":0},"citationItems":[{"id":497,"uris":["http://zotero.org/users/local/eBDHpon9/items/MKT2EMQZ"],"itemData":{"id":497,"type":"article-journal","container-title":"Journal of Applied Biosciences","page":"17507–17519","source":"Google Scholar","title":"Composition phytochimique et nutritionnelle des graines fermentées de Parkia biglobosa issues du Nord de la Côte d’Ivoire","volume":"168","author":[{"family":"Ibrahima","given":"Cissé"},{"family":"Emmanuel","given":"Koffi N’Dri"},{"family":"Léonce","given":"Niamketchi Gilles"},{"family":"Syndoux","given":"Dembélé"},{"family":"Boniface","given":"Kouadio Konan"},{"family":"Louise","given":"Anin Atchibri"}],"issued":{"date-parts":[["2021"]]}}},{"id":493,"uris":["http://zotero.org/users/local/eBDHpon9/items/DBGFLTQ9"],"itemData":{"id":493,"type":"article-journal","container-title":"Sciences Naturelles et Appliquées","ISSN":"2756-7591","issue":"1","language":"fr","page":"166-176","source":"revuesciences-techniquesburkina.org","title":"Caractéristiques physicochimiques et potentiel nutritionnel des pulpes de fruits des écotypes de Parkia biglobosa du Burkina Faso","volume":"40","author":[{"family":"Parkouda","given":"Charles"},{"family":"Dufrechou","given":"Marie"},{"family":"Vinceti","given":"Barbara"},{"family":"Meurlay","given":"Dominique LE"},{"family":"Verdier","given":"Vanessa LANCON"},{"family":"Picouet","given":"Pierre"}],"issued":{"date-parts":[["2021"]]}}}],"schema":"https://github.com/citation-style-language/schema/raw/master/csl-citation.json"} </w:instrText>
      </w:r>
      <w:r w:rsidR="000010B7">
        <w:fldChar w:fldCharType="separate"/>
      </w:r>
      <w:r w:rsidR="000010B7" w:rsidRPr="000010B7">
        <w:rPr>
          <w:lang w:val="en-US"/>
        </w:rPr>
        <w:t xml:space="preserve">(Ibrahima et </w:t>
      </w:r>
      <w:r w:rsidR="000010B7" w:rsidRPr="00C0204A">
        <w:rPr>
          <w:i/>
          <w:iCs/>
          <w:lang w:val="en-US"/>
        </w:rPr>
        <w:t>al.</w:t>
      </w:r>
      <w:r w:rsidR="000010B7" w:rsidRPr="000010B7">
        <w:rPr>
          <w:lang w:val="en-US"/>
        </w:rPr>
        <w:t xml:space="preserve">, 2021; Parkouda et </w:t>
      </w:r>
      <w:r w:rsidR="000010B7" w:rsidRPr="00C0204A">
        <w:rPr>
          <w:i/>
          <w:iCs/>
          <w:lang w:val="en-US"/>
        </w:rPr>
        <w:t>al</w:t>
      </w:r>
      <w:r w:rsidR="000010B7" w:rsidRPr="000010B7">
        <w:rPr>
          <w:lang w:val="en-US"/>
        </w:rPr>
        <w:t>., 2021)</w:t>
      </w:r>
      <w:r w:rsidR="000010B7">
        <w:fldChar w:fldCharType="end"/>
      </w:r>
      <w:r>
        <w:rPr>
          <w:lang w:val="en-US"/>
        </w:rPr>
        <w:t xml:space="preserve"> In traditional local pharmacopoeia,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bark successfully treats a wide range of infectious diseases, including violent colic, </w:t>
      </w:r>
      <w:proofErr w:type="spellStart"/>
      <w:r>
        <w:rPr>
          <w:lang w:val="en-US"/>
        </w:rPr>
        <w:t>diarrhoea</w:t>
      </w:r>
      <w:proofErr w:type="spellEnd"/>
      <w:r>
        <w:rPr>
          <w:lang w:val="en-US"/>
        </w:rPr>
        <w:t>, pneumonia, bronchitis, intractable coughs, wounds, dental caries, conjunctivitis, amoebiasis, otitis and dermatitis.</w:t>
      </w:r>
      <w:r w:rsidR="000010B7">
        <w:fldChar w:fldCharType="begin"/>
      </w:r>
      <w:r w:rsidR="000010B7">
        <w:rPr>
          <w:lang w:val="en-US"/>
        </w:rPr>
        <w:instrText xml:space="preserve"> ADDIN ZOTERO_ITEM CSL_CITATION {"citationID":"inrnIe77","properties":{"formattedCitation":"(Kerharo and Adam, 1974; MILLOGO et al., 2004; von Maydell, 1983)","plainCitation":"(Kerharo and Adam, 1974; MILLOGO et al., 2004; von Maydell, 1983)","noteIndex":0},"citationItems":[{"id":484,"uris":["http://zotero.org/users/local/eBDHpon9/items/4ZESZEX2"],"itemData":{"id":484,"type":"article-journal","container-title":"Sciences de la Santé","issue":"2","source":"Google Scholar","title":"Etude des effets d'extraits d'écorces du Parkia biglobosa (Jacq.) Benth.(Mimosacées) sur des salmonelles, germes responsables de la fièvre typhoïde","URL":"https://revuesciences-techniquesburkina.org/index.php/sciences_de_la_sante/article/view/582","volume":"27","author":[{"family":"MILLOGO","given":"H."},{"family":"Guissou","given":"I. P."},{"family":"Nacoulma","given":"O."},{"family":"Traoré","given":"A. S."}],"accessed":{"date-parts":[["2025",2,21]]},"issued":{"date-parts":[["2004"]]}}},{"id":492,"uris":["http://zotero.org/users/local/eBDHpon9/items/Z386J9K9"],"itemData":{"id":492,"type":"book","collection-number":"147","source":"Google Scholar","title":"Arbres et arbustes du Sahel: leurs characteristiques et leurs utilisations.","title-short":"Arbres et arbustes du Sahel","URL":"https://agris.fao.org/search/en/providers/123819/records/6473622708fd68d546049113","author":[{"family":"Maydell","given":"Hans-Jürgen","non-dropping-particle":"von"}],"accessed":{"date-parts":[["2025",2,26]]},"issued":{"date-parts":[["1983"]]}}},{"id":491,"uris":["http://zotero.org/users/local/eBDHpon9/items/QYH9NI52"],"itemData":{"id":491,"type":"article-journal","source":"Google Scholar","title":"La pharmacopée sénégalaise traditionnelle: plantes médicinales et toxiques","title-short":"La pharmacopée sénégalaise traditionnelle","URL":"https://agris.fao.org/search/en/providers/122621/records/647396d4ce9437aa760059cc","author":[{"family":"Kerharo","given":"Joseph"},{"family":"Adam","given":"Jacques-Georges"}],"accessed":{"date-parts":[["2025",2,26]]},"issued":{"date-parts":[["1974"]]}}}],"schema":"https://github.com/citation-style-language/schema/raw/master/csl-citation.json"} </w:instrText>
      </w:r>
      <w:r w:rsidR="000010B7">
        <w:fldChar w:fldCharType="separate"/>
      </w:r>
      <w:r w:rsidR="000010B7" w:rsidRPr="000010B7">
        <w:rPr>
          <w:lang w:val="en-US"/>
        </w:rPr>
        <w:t xml:space="preserve">(Kerharo and Adam, 1974; MILLOGO et </w:t>
      </w:r>
      <w:r w:rsidR="000010B7" w:rsidRPr="00C0204A">
        <w:rPr>
          <w:i/>
          <w:iCs/>
          <w:lang w:val="en-US"/>
        </w:rPr>
        <w:t>al.</w:t>
      </w:r>
      <w:r w:rsidR="000010B7" w:rsidRPr="000010B7">
        <w:rPr>
          <w:lang w:val="en-US"/>
        </w:rPr>
        <w:t>, 2004; von Maydell, 1983)</w:t>
      </w:r>
      <w:r w:rsidR="000010B7">
        <w:fldChar w:fldCharType="end"/>
      </w:r>
      <w:r>
        <w:rPr>
          <w:lang w:val="en-US"/>
        </w:rPr>
        <w:t xml:space="preserve"> This testifies to the scientific interest in this plant, particularly through ethnobotanical, nutritional and pharmacological studies.  </w:t>
      </w:r>
    </w:p>
    <w:p w14:paraId="223AD3CB" w14:textId="51359055" w:rsidR="00270DA7" w:rsidRDefault="000A485D">
      <w:pPr>
        <w:spacing w:after="0" w:line="360" w:lineRule="auto"/>
        <w:ind w:left="-5" w:right="15"/>
        <w:rPr>
          <w:lang w:val="en-US"/>
        </w:rPr>
      </w:pPr>
      <w:r>
        <w:rPr>
          <w:lang w:val="en-US"/>
        </w:rPr>
        <w:t xml:space="preserve">Pharmacological effects were reported by several authors in their studies, notably the antimicrobial activity of leaves, stem bark and roots </w:t>
      </w:r>
      <w:r w:rsidR="000010B7">
        <w:rPr>
          <w:bCs/>
        </w:rPr>
        <w:fldChar w:fldCharType="begin"/>
      </w:r>
      <w:r w:rsidR="000010B7">
        <w:rPr>
          <w:bCs/>
          <w:lang w:val="en-US"/>
        </w:rPr>
        <w:instrText xml:space="preserve"> ADDIN ZOTERO_ITEM CSL_CITATION {"citationID":"FZQSRDKp","properties":{"formattedCitation":"(Kouadio et al., 2000; MILLOGO et al., 2004; Odetola et al., 2006)","plainCitation":"(Kouadio et al., 2000; MILLOGO et al., 2004; Odetola et al., 2006)","noteIndex":0},"citationItems":[{"id":484,"uris":["http://zotero.org/users/local/eBDHpon9/items/4ZESZEX2"],"itemData":{"id":484,"type":"article-journal","container-title":"Sciences de la Santé","issue":"2","source":"Google Scholar","title":"Etude des effets d'extraits d'écorces du Parkia biglobosa (Jacq.) Benth.(Mimosacées) sur des salmonelles, germes responsables de la fièvre typhoïde","URL":"https://revuesciences-techniquesburkina.org/index.php/sciences_de_la_sante/article/view/582","volume":"27","author":[{"family":"MILLOGO","given":"H."},{"family":"Guissou","given":"I. P."},{"family":"Nacoulma","given":"O."},{"family":"Traoré","given":"A. S."}],"accessed":{"date-parts":[["2025",2,21]]},"issued":{"date-parts":[["2004"]]}}},{"id":378,"uris":["http://zotero.org/users/local/eBDHpon9/items/VIVJJ5GJ","http://zotero.org/users/local/eBDHpon9/items/QQ6WBIYQ"],"itemData":{"id":378,"type":"article-journal","abstract":"1 The hypoglycaemic effect of fermented seeds of Parkia biglobosa (PB; African locust bean), a natural nutritional condiment that features frequently in some African diets as a spice, was investigated in the present study in alloxan-induced diabetic rats. Its effect was compared with that of glibenclamide (Daonil; Sanofi-Aventis, Paris, France), a reference antidiabetic drug. The effects of PB on lipid profiles were also examined. 2 In order to assess the hypoglycaemic and hypolipidaemic effects of aqueous and methanolic extracts of PB on experimental animals, fasting plasma glucose (FPG), total cholesterol, triglyceride, high-density lipoprotein (HDL) and low-density lipoprotein (LDL) were determined. In addition, the weight of each animal was determined to assess any possible weight gain or loss in the experimental animals (diabetic rats treated with Daonil (group C), the aqueous extract of PB (group D) or the methanolic extract of PB (group E)) compared with control groups (non-diabetic (group A) and non-treated diabetic (group B)). 3 A single dose of 120 mg/kg, i.v., alloxan administered to rats resulted in significant increases in the FPG (P &lt; 0.001) of test animals compared with controls. However, dietary supplementation with PB (6 g/kg extract for 4 weeks administered orally using an intragastric tube) ameliorated the alloxan-induced diabetes in a manner comparable with that of the reference antidiabetic drug glibenclamide. Aqueous and methanolic extracts of PB (6% w/w) elicited 69.2% and 64.4% reductions, respectively, in FPG compared with 70.4% in 0.01 mg/150 g glibenclamide-treated rats. 4 Although animals treated with the aqueous extract of PB gained weight in manner similar to normal controls, animals given the methanolic extract and glibenclamide lost weight in manner similar to non-treated diabetic rats. In addition, high levels of HDL and low LDL were observed in animals treated with the aqueous extract of PB, a pattern similar to that seen in normal controls. Low levels of HDL and high levels of LDL were observed in animals treated with the methanolic extract of PB, a pattern similar to that seen in non-treated diabetic controls. 5 The results of the present study demonstrate that both aqueous and methanolic extracts of fermented seeds of PB exert a hypoglycaemic effect; hence, PB has an antidiabetic property. However, only the aqueous extract of PB ameliorated the loss of bodyweight usually associated with diabetes. Although the aqueous extract has a favourable lipid profile, which is probably an indication of its possible anti-arteriogenic property (hypertension and ischaemic heart diseases being common complications in diabetes mellitus), the methanolic extract shows possible contraindication to ischaemic heart diseases.","container-title":"Clinical and Experimental Pharmacology and Physiology","DOI":"10.1111/j.1440-1681.2006.04444.x","ISSN":"1440-1681","issue":"9","language":"en","note":"_eprint: https://onlinelibrary.wiley.com/doi/pdf/10.1111/j.1440-1681.2006.04444.x","page":"808-812","source":"Wiley Online Library","title":"Possible Antidiabetic and Antihyperlipidaemic Effect of Fermented Parkia Biglobosa (jacq) Extract in Alloxan-Induced Diabetic Rats§","volume":"33","author":[{"family":"Odetola","given":"Aa"},{"family":"Akinloye","given":"O"},{"family":"Egunjobi","given":"C"},{"family":"Adekunle","given":"Wa"},{"family":"Ayoola","given":"Ao"}],"issued":{"date-parts":[["2006"]]}}},{"id":498,"uris":["http://zotero.org/users/local/eBDHpon9/items/K7GMDF6K"],"itemData":{"id":498,"type":"article-journal","container-title":"Phytotherapy Research","DOI":"10.1002/1099-1573(200012)14:8&lt;635::AID-PTR427&gt;3.0.CO;2-T","ISSN":"0951-418X, 1099-1573","issue":"8","journalAbbreviation":"Phytother. Res.","language":"en","license":"http://doi.wiley.com/10.1002/tdm_license_1.1","page":"635-637","source":"DOI.org (Crossref)","title":"Analgesic and antiinflammatory activities of an extract fromParkia biglobosa used in traditional medicine in the Ivory Coast","volume":"14","author":[{"family":"Kouadio","given":"F."},{"family":"Kanko","given":"C."},{"family":"Juge","given":"M."},{"family":"Grimaud","given":"N."},{"family":"Jean","given":"A."},{"family":"N'Guessan","given":"Y. T."},{"family":"Petit","given":"J. Y."}],"issued":{"date-parts":[["2000",12]]}}}],"schema":"https://github.com/citation-style-language/schema/raw/master/csl-citation.json"} </w:instrText>
      </w:r>
      <w:r w:rsidR="000010B7">
        <w:rPr>
          <w:bCs/>
        </w:rPr>
        <w:fldChar w:fldCharType="separate"/>
      </w:r>
      <w:r w:rsidR="000010B7" w:rsidRPr="000010B7">
        <w:rPr>
          <w:lang w:val="en-US"/>
        </w:rPr>
        <w:t xml:space="preserve">(Kouadio et al., 2000; MILLOGO et </w:t>
      </w:r>
      <w:r w:rsidR="000010B7" w:rsidRPr="00C0204A">
        <w:rPr>
          <w:i/>
          <w:iCs/>
          <w:lang w:val="en-US"/>
        </w:rPr>
        <w:t>al</w:t>
      </w:r>
      <w:r w:rsidR="000010B7" w:rsidRPr="000010B7">
        <w:rPr>
          <w:lang w:val="en-US"/>
        </w:rPr>
        <w:t xml:space="preserve">., 2004; Odetola et </w:t>
      </w:r>
      <w:r w:rsidR="000010B7" w:rsidRPr="00C0204A">
        <w:rPr>
          <w:i/>
          <w:iCs/>
          <w:lang w:val="en-US"/>
        </w:rPr>
        <w:t>al</w:t>
      </w:r>
      <w:r w:rsidR="000010B7" w:rsidRPr="000010B7">
        <w:rPr>
          <w:lang w:val="en-US"/>
        </w:rPr>
        <w:t>., 2006)</w:t>
      </w:r>
      <w:r w:rsidR="000010B7">
        <w:rPr>
          <w:bCs/>
        </w:rPr>
        <w:fldChar w:fldCharType="end"/>
      </w:r>
      <w:r>
        <w:rPr>
          <w:lang w:val="en-US"/>
        </w:rPr>
        <w:t>, the anti-diabetic activity of fermented seeds</w:t>
      </w:r>
      <w:r w:rsidR="000010B7">
        <w:rPr>
          <w:bCs/>
        </w:rPr>
        <w:fldChar w:fldCharType="begin"/>
      </w:r>
      <w:r w:rsidR="000010B7">
        <w:rPr>
          <w:bCs/>
          <w:lang w:val="en-US"/>
        </w:rPr>
        <w:instrText xml:space="preserve"> ADDIN ZOTERO_ITEM CSL_CITATION {"citationID":"LtdcBHob","properties":{"formattedCitation":"(Noufou et al., 2012)","plainCitation":"(Noufou et al., 2012)","noteIndex":0},"citationItems":[{"id":500,"uris":["http://zotero.org/users/local/eBDHpon9/items/NYRA7D7U"],"itemData":{"id":500,"type":"article-journal","container-title":"Asian Pacific Journal of Tropical Medicine","issue":"1","note":"publisher: Elsevier","page":"46–51","source":"Google Scholar","title":"Pharmacological properties and related constituents of stem bark of Pterocarpus erinaceus Poir.(Fabaceae)","volume":"5","author":[{"family":"Noufou","given":"Ouédraogo"},{"family":"Wamtinga","given":"Sawadogo Richard"},{"family":"André","given":"Tibiri"},{"family":"Christine","given":"Bayet"},{"family":"Marius","given":"Lompo"},{"family":"Emmanuelle","given":"Hay A."},{"family":"Jean","given":"Koudou"},{"family":"Marie-Geneviève","given":"Dijoux"},{"family":"Pierre","given":"Guissou Innocent"}],"issued":{"date-parts":[["2012"]]}}}],"schema":"https://github.com/citation-style-language/schema/raw/master/csl-citation.json"} </w:instrText>
      </w:r>
      <w:r w:rsidR="000010B7">
        <w:rPr>
          <w:bCs/>
        </w:rPr>
        <w:fldChar w:fldCharType="separate"/>
      </w:r>
      <w:r w:rsidR="000010B7" w:rsidRPr="000010B7">
        <w:rPr>
          <w:lang w:val="en-US"/>
        </w:rPr>
        <w:t xml:space="preserve">(Noufou et </w:t>
      </w:r>
      <w:r w:rsidR="000010B7" w:rsidRPr="00C0204A">
        <w:rPr>
          <w:i/>
          <w:iCs/>
          <w:lang w:val="en-US"/>
        </w:rPr>
        <w:t>al</w:t>
      </w:r>
      <w:r w:rsidR="000010B7" w:rsidRPr="000010B7">
        <w:rPr>
          <w:lang w:val="en-US"/>
        </w:rPr>
        <w:t>., 2012)</w:t>
      </w:r>
      <w:r w:rsidR="000010B7">
        <w:rPr>
          <w:bCs/>
        </w:rPr>
        <w:fldChar w:fldCharType="end"/>
      </w:r>
      <w:r>
        <w:rPr>
          <w:lang w:val="en-US"/>
        </w:rPr>
        <w:t xml:space="preserve">, </w:t>
      </w:r>
      <w:r>
        <w:rPr>
          <w:lang w:val="en-US"/>
        </w:rPr>
        <w:lastRenderedPageBreak/>
        <w:t>the antihypertensive effect of aqueous extract of trunk bark and fermented seeds</w:t>
      </w:r>
      <w:r w:rsidR="000010B7">
        <w:rPr>
          <w:bCs/>
        </w:rPr>
        <w:fldChar w:fldCharType="begin"/>
      </w:r>
      <w:r w:rsidR="000010B7">
        <w:rPr>
          <w:bCs/>
          <w:lang w:val="en-US"/>
        </w:rPr>
        <w:instrText xml:space="preserve"> ADDIN ZOTERO_ITEM CSL_CITATION {"citationID":"FEmOseOF","properties":{"formattedCitation":"(Kassi et al., 2008; Ouolouho et al., 2017)","plainCitation":"(Kassi et al., 2008; Ouolouho et al., 2017)","noteIndex":0},"citationItems":[{"id":504,"uris":["http://zotero.org/users/local/eBDHpon9/items/CUF93LGB"],"itemData":{"id":504,"type":"article-journal","abstract":"High blood pressure is a major cardiovascular risk factor in the occurrence of stroke, heart failure, kidney failure, and coronary heart disease. They are regarded as the leading causes of death worldwide. The aim of this study was to provide a scientific and pharmacological basis for the traditional use of Parkia biglobosa in the traditional treatment of arterial hypertension. Here, we first looked for certain mineral elements in the fermented seeds of P. biglobosa \"soumara\". Subsequently, we evaluated the hypotensive and antihypertensive effects of the aqueous and ethanolic extracts from these fermented seeds of P. biglobosa in normotensive and hypertensive rats. The cardiovascular parameters studied were systolic blood pressure (SBP), diastolic blood pressure (DBP), and heart rate (HR). The results showed that \"soumara\" is rich in calcium, potassium and magnesium, but low in sodium. Also, plant extracts at doses between 1000 and 2000 mg / kg bw induced a dose-dependent decrease in cardiovascular parameters in healthy rats. The treatment of rats made hypertensive with adrenaline by the ethanolic extract at a dose of 1500 mg / kg bw induced a dose-dependent decrease in cardiovascular parameters until normalization. The aqueous and ethanolic extracts of “soumara” acted in the same way as Nifédipine®, which is a calcium channel blocker.","container-title":"European Scientific Journal, ESJ","DOI":"10.19044/esj.2017.v13n36p162","ISSN":"18577431, 18577881","issue":"36","journalAbbreviation":"ESJ","language":"fr","page":"162","source":"DOI.org (Crossref)","title":"Effets Antihypertensifs Des Extraits Aqueux Et Éthanolique Des Graines Fermentées De Parkia Biglobosa (Mimosaceae) Chez Les Rats","volume":"13","author":[{"family":"Ouolouho","given":"Coulibaly Seydou"},{"family":"Abou","given":"Ouattara"},{"family":"Karamoko","given":"Ouattara"},{"family":"Adama","given":"Coulibaly"}],"issued":{"date-parts":[["2017",12,31]]}}},{"id":501,"uris":["http://zotero.org/users/local/eBDHpon9/items/RC4YTPKS"],"itemData":{"id":501,"type":"article-journal","container-title":"Sciences &amp; Nature","issue":"2","page":"133–143","source":"Google Scholar","title":"Effet antihypertensif d'un extrait aqueux d'écorce de tronc de Parkia biglobosa (mimosaceae) sur la pression artérielle de lapin.","volume":"5","author":[{"family":"Kassi","given":"Yomalan"},{"family":"Aka","given":"Kadjo J."},{"family":"Abo","given":"K. JC"},{"family":"Mea","given":"Arsène"},{"family":"Bi","given":"Sémi A. NÉNÉ"},{"family":"Ehile","given":"Ehouan E."}],"issued":{"date-parts":[["2008"]]}}}],"schema":"https://github.com/citation-style-language/schema/raw/master/csl-citation.json"} </w:instrText>
      </w:r>
      <w:r w:rsidR="000010B7">
        <w:rPr>
          <w:bCs/>
        </w:rPr>
        <w:fldChar w:fldCharType="separate"/>
      </w:r>
      <w:r w:rsidR="000010B7" w:rsidRPr="000010B7">
        <w:rPr>
          <w:lang w:val="en-US"/>
        </w:rPr>
        <w:t xml:space="preserve">(Kassi et </w:t>
      </w:r>
      <w:r w:rsidR="000010B7" w:rsidRPr="00C0204A">
        <w:rPr>
          <w:i/>
          <w:iCs/>
          <w:lang w:val="en-US"/>
        </w:rPr>
        <w:t>al</w:t>
      </w:r>
      <w:r w:rsidR="000010B7" w:rsidRPr="000010B7">
        <w:rPr>
          <w:lang w:val="en-US"/>
        </w:rPr>
        <w:t xml:space="preserve">., 2008; Ouolouho et </w:t>
      </w:r>
      <w:r w:rsidR="000010B7" w:rsidRPr="00C0204A">
        <w:rPr>
          <w:i/>
          <w:iCs/>
          <w:lang w:val="en-US"/>
        </w:rPr>
        <w:t>al</w:t>
      </w:r>
      <w:r w:rsidR="000010B7" w:rsidRPr="000010B7">
        <w:rPr>
          <w:lang w:val="en-US"/>
        </w:rPr>
        <w:t>., 2017)</w:t>
      </w:r>
      <w:r w:rsidR="000010B7">
        <w:rPr>
          <w:bCs/>
        </w:rPr>
        <w:fldChar w:fldCharType="end"/>
      </w:r>
      <w:r>
        <w:rPr>
          <w:lang w:val="en-US"/>
        </w:rPr>
        <w:t>, the antioxidant activity of bark extract</w:t>
      </w:r>
      <w:r>
        <w:rPr>
          <w:vertAlign w:val="superscript"/>
          <w:lang w:val="en-US"/>
        </w:rPr>
        <w:t xml:space="preserve"> </w:t>
      </w:r>
      <w:r w:rsidR="000010B7">
        <w:rPr>
          <w:iCs/>
        </w:rPr>
        <w:fldChar w:fldCharType="begin"/>
      </w:r>
      <w:r w:rsidR="000010B7">
        <w:rPr>
          <w:iCs/>
          <w:lang w:val="en-US"/>
        </w:rPr>
        <w:instrText xml:space="preserve"> ADDIN ZOTERO_ITEM CSL_CITATION {"citationID":"GJd0LzHB","properties":{"formattedCitation":"(Komolafe et al., 2014)","plainCitation":"(Komolafe et al., 2014)","noteIndex":0},"citationItems":[{"id":310,"uris":["http://zotero.org/users/local/eBDHpon9/items/T2XRXR3X","http://zotero.org/users/local/eBDHpon9/items/DAXGBFUF"],"itemData":{"id":310,"type":"article-journal","abstract":"Aqueous-methanolic extract of Parkia biglobosa bark (PBB) was screened for its polyphenolic constituents, in vitro antioxidant activity, and effect on mitochondria redox status. The in vitro antioxidant activity was assessed by using the scavenging abilities and the reducing powers of 1,1-diphenyl-2-picrylhydrazyl radical (DPPH) and 2,2′-azino-bis(3-ethylbenzothiazoline-6-sulfonic acid) (ABTS) diammonium salt radical cation against Fe3+. Subsequently, the ability of PBB to inhibit lipid peroxidation induced by FeSO4 (10 μm) and its metal-chelating potential were investigated. The effects of the extract on basal reactive oxygen species (ROS) generation and on the mitochondrial membrane potential (ΔΨm) in isolated mitochondria were determined by using 2′, 7′-dichlorodihydrofluorescin (DCFH) oxidation and safranin fluorescence, respectively. PBB mitigated the Fe(II)-induced lipid peroxidation in rat tissues and showed dose-dependent scavenging of DPPH (IC50: 98.33 ± 10.0 μg/mL) and ABTS. (trolox equivalent antioxidant concentration, TEAC value = 0.05), with considerable ferric-reducing and moderate metal-chelating abilities. PBB caused slight decreases in both the liver and the brain mitochondria potentials and resulted in a significant decrease (p &lt; 0.001) in DCFH oxidation. Screening for polyphenolics using high-performance liquid chromatography coupled to a diode array detector (HPLC-DAD) revealed the presence of caffeic acid, gallic acid, catechin, epigalocatechin, rutin, and quercetin. These results demonstrate for the first time the considerable in vitro antioxidant activity and favorable effect of PBB on mitochondria redox status and provide justification for the use of the plant in ethnomedicine.","container-title":"Journal of Acupuncture and Meridian Studies","DOI":"10.1016/j.jams.2013.08.003","ISSN":"2005-2901","issue":"4","journalAbbreviation":"Journal of Acupuncture and Meridian Studies","page":"202-210","source":"ScienceDirect","title":"In Vitro Antioxidant Activity and Effect of Parkia biglobosa Bark Extract on Mitochondrial Redox Status","volume":"7","author":[{"family":"Komolafe","given":"Kayode"},{"family":"Olaleye","given":"Tolulope Mary"},{"family":"Omotuyi","given":"Olaposi Idowu"},{"family":"Boligon","given":"Aline Augusti"},{"family":"Athayde","given":"Margareth Linde"},{"family":"Akindahunsi","given":"Akintunde Afolabi"},{"family":"Rocha","given":"Joao Batista Teixeira","dropping-particle":"da"}],"issued":{"date-parts":[["2014",8,1]]}}}],"schema":"https://github.com/citation-style-language/schema/raw/master/csl-citation.json"} </w:instrText>
      </w:r>
      <w:r w:rsidR="000010B7">
        <w:rPr>
          <w:iCs/>
        </w:rPr>
        <w:fldChar w:fldCharType="separate"/>
      </w:r>
      <w:r w:rsidR="000010B7" w:rsidRPr="000010B7">
        <w:rPr>
          <w:lang w:val="en-US"/>
        </w:rPr>
        <w:t xml:space="preserve">(Komolafe et </w:t>
      </w:r>
      <w:r w:rsidR="000010B7" w:rsidRPr="00C0204A">
        <w:rPr>
          <w:i/>
          <w:iCs/>
          <w:lang w:val="en-US"/>
        </w:rPr>
        <w:t>al</w:t>
      </w:r>
      <w:r w:rsidR="000010B7" w:rsidRPr="000010B7">
        <w:rPr>
          <w:lang w:val="en-US"/>
        </w:rPr>
        <w:t>., 2014)</w:t>
      </w:r>
      <w:r w:rsidR="000010B7">
        <w:rPr>
          <w:iCs/>
        </w:rPr>
        <w:fldChar w:fldCharType="end"/>
      </w:r>
      <w:r>
        <w:rPr>
          <w:lang w:val="en-US"/>
        </w:rPr>
        <w:t xml:space="preserve"> and the anthelmintic effect of fruit pods.</w:t>
      </w:r>
      <w:r w:rsidR="000010B7">
        <w:fldChar w:fldCharType="begin"/>
      </w:r>
      <w:r w:rsidR="000010B7" w:rsidRPr="000010B7">
        <w:rPr>
          <w:lang w:val="en-US"/>
        </w:rPr>
        <w:instrText xml:space="preserve"> ADDIN ZOTERO_ITEM CSL_CITATION {"citationID":"rsNSUMSc","properties":{"formattedCitation":"(Dedehou et al., 2016)","plainCitation":"(Dedehou et al., 2016)","noteIndex":0},"citationItems":[{"id":471,"uris":["http://zotero.org/users/local/eBDHpon9/items/YTAKG5DV"],"itemData":{"id":471,"type":"article-journal","container-title":"JMPS","issue":"6","page":"132–137","source":"Google Scholar","title":"A review on medicinal plants of Parkia biglobosa (Mimosaceae-Fabaceae) and Pterocarpus erinaceus (Leguminosae-Papilionoidea)","volume":"4","author":[{"family":"Dedehou","given":"VFGN"},{"family":"Olounladé","given":"Pascal Abiodoun"},{"family":"Alowanou","given":"G. G."},{"family":"Azando","given":"E. V. B."},{"family":"Hounzangbé-Adoté","given":"S."}],"issued":{"date-parts":[["2016"]]}}}],"schema":"https://github.com/citation-style-language/schema/raw/master/csl-citation.json"} </w:instrText>
      </w:r>
      <w:r w:rsidR="000010B7">
        <w:fldChar w:fldCharType="separate"/>
      </w:r>
      <w:r w:rsidR="000010B7" w:rsidRPr="000010B7">
        <w:rPr>
          <w:lang w:val="en-US"/>
        </w:rPr>
        <w:t xml:space="preserve">(Dedehou et </w:t>
      </w:r>
      <w:r w:rsidR="000010B7" w:rsidRPr="00C0204A">
        <w:rPr>
          <w:i/>
          <w:iCs/>
          <w:lang w:val="en-US"/>
        </w:rPr>
        <w:t>al</w:t>
      </w:r>
      <w:r w:rsidR="000010B7" w:rsidRPr="000010B7">
        <w:rPr>
          <w:lang w:val="en-US"/>
        </w:rPr>
        <w:t>., 2016)</w:t>
      </w:r>
      <w:r w:rsidR="000010B7">
        <w:fldChar w:fldCharType="end"/>
      </w:r>
      <w:r>
        <w:rPr>
          <w:lang w:val="en-US"/>
        </w:rPr>
        <w:t xml:space="preserve">  </w:t>
      </w:r>
    </w:p>
    <w:p w14:paraId="45DBD07D" w14:textId="77777777" w:rsidR="00270DA7" w:rsidRDefault="000A485D">
      <w:pPr>
        <w:spacing w:after="0" w:line="360" w:lineRule="auto"/>
        <w:ind w:left="-5" w:right="15"/>
        <w:rPr>
          <w:lang w:val="en-US"/>
        </w:rPr>
      </w:pPr>
      <w:r>
        <w:rPr>
          <w:lang w:val="en-US"/>
        </w:rPr>
        <w:t xml:space="preserve">Phytochemical data had shown a variation in active compounds depending on the part of the plant studied (leaf, trunk bark or seed) and the type of solvent used to make the extracts. In most cases, however, saponins, tannins, flavonoids, alkaloids, phenols and reducing sugars were cited as the chemical groups detected.   </w:t>
      </w:r>
    </w:p>
    <w:p w14:paraId="66E2D937" w14:textId="585B6334" w:rsidR="00881C86" w:rsidRDefault="000A485D" w:rsidP="00881C86">
      <w:pPr>
        <w:spacing w:before="120" w:after="120" w:line="360" w:lineRule="auto"/>
        <w:ind w:left="-6" w:right="17" w:hanging="11"/>
        <w:rPr>
          <w:lang w:val="en-US"/>
        </w:rPr>
      </w:pPr>
      <w:r>
        <w:rPr>
          <w:lang w:val="en-US"/>
        </w:rPr>
        <w:t xml:space="preserve">Toxicological data on the </w:t>
      </w:r>
      <w:proofErr w:type="spellStart"/>
      <w:r>
        <w:rPr>
          <w:lang w:val="en-US"/>
        </w:rPr>
        <w:t>va</w:t>
      </w:r>
      <w:proofErr w:type="spellEnd"/>
      <w:r w:rsidR="00AF3637">
        <w:rPr>
          <w:lang w:val="en-US"/>
        </w:rPr>
        <w:t xml:space="preserve"> </w:t>
      </w:r>
      <w:proofErr w:type="spellStart"/>
      <w:r>
        <w:rPr>
          <w:lang w:val="en-US"/>
        </w:rPr>
        <w:t>rious</w:t>
      </w:r>
      <w:proofErr w:type="spellEnd"/>
      <w:r>
        <w:rPr>
          <w:lang w:val="en-US"/>
        </w:rPr>
        <w:t xml:space="preserve"> plant parts were also reported by several authors. However, these data were mostly limited to acute toxicity effects, and are associated with studies on pharmacological effects. However, in addition to acute toxicity, studies have been carried out to assess other parameters. These include the effects of </w:t>
      </w:r>
      <w:proofErr w:type="spellStart"/>
      <w:r>
        <w:rPr>
          <w:i/>
          <w:lang w:val="en-US"/>
        </w:rPr>
        <w:t>Parkia</w:t>
      </w:r>
      <w:proofErr w:type="spellEnd"/>
      <w:r>
        <w:rPr>
          <w:i/>
          <w:lang w:val="en-US"/>
        </w:rPr>
        <w:t xml:space="preserve"> </w:t>
      </w:r>
      <w:proofErr w:type="spellStart"/>
      <w:r>
        <w:rPr>
          <w:i/>
          <w:lang w:val="en-US"/>
        </w:rPr>
        <w:t>biglobosa</w:t>
      </w:r>
      <w:proofErr w:type="spellEnd"/>
      <w:r>
        <w:rPr>
          <w:i/>
          <w:lang w:val="en-US"/>
        </w:rPr>
        <w:t xml:space="preserve"> </w:t>
      </w:r>
      <w:r>
        <w:rPr>
          <w:lang w:val="en-US"/>
        </w:rPr>
        <w:t xml:space="preserve">aqueous seed extract, as assessed by </w:t>
      </w:r>
      <w:proofErr w:type="spellStart"/>
      <w:r>
        <w:rPr>
          <w:lang w:val="en-US"/>
        </w:rPr>
        <w:t>Ekperikpe</w:t>
      </w:r>
      <w:proofErr w:type="spellEnd"/>
      <w:r>
        <w:rPr>
          <w:lang w:val="en-US"/>
        </w:rPr>
        <w:t xml:space="preserve"> et </w:t>
      </w:r>
      <w:r>
        <w:rPr>
          <w:i/>
          <w:lang w:val="en-US"/>
        </w:rPr>
        <w:t>al</w:t>
      </w:r>
      <w:r>
        <w:rPr>
          <w:lang w:val="en-US"/>
        </w:rPr>
        <w:t xml:space="preserve">, on certain biochemical, </w:t>
      </w:r>
      <w:proofErr w:type="spellStart"/>
      <w:r>
        <w:rPr>
          <w:lang w:val="en-US"/>
        </w:rPr>
        <w:t>haematological</w:t>
      </w:r>
      <w:proofErr w:type="spellEnd"/>
      <w:r>
        <w:rPr>
          <w:lang w:val="en-US"/>
        </w:rPr>
        <w:t xml:space="preserve"> and histopathological parameters in streptozotocin-induced diabetic rats.</w:t>
      </w:r>
      <w:r w:rsidR="000010B7">
        <w:rPr>
          <w:bCs/>
        </w:rPr>
        <w:fldChar w:fldCharType="begin"/>
      </w:r>
      <w:r w:rsidR="000010B7">
        <w:rPr>
          <w:bCs/>
          <w:lang w:val="en-US"/>
        </w:rPr>
        <w:instrText xml:space="preserve"> ADDIN ZOTERO_ITEM CSL_CITATION {"citationID":"fowkcEzp","properties":{"formattedCitation":"(Ekperikpe et al., 2019)","plainCitation":"(Ekperikpe et al., 2019)","noteIndex":0},"citationItems":[{"id":308,"uris":["http://zotero.org/users/local/eBDHpon9/items/WHM2CSHX","http://zotero.org/users/local/eBDHpon9/items/TI3XVQ5W"],"itemData":{"id":308,"type":"article-journal","abstract":"Ethnopharmacological relevance\nParkia biglobosa seeds are used to treat diabetes and complications hence this study.\nAim\nThis study investigated the effects of Parkia biglobosa aqueous seed extract on some biochemical, haematological and histopathological indices in streptozotocin-induced diabetic rats.\nMaterials and methods\nWistar rats of either sex (180–300 g) were fasted overnight and diabetes mellitus induced using streptozotocin 40 mg/kg IP. Diabetes mellitus (fasting blood glucose ≥ 200 mg/dl) was confirmed 48 h later. The rats were randomly grouped into six groups (n = 5): Group 1 (diabetic untreated control), group 2 (Parkia biglobosa 200 mg/kg), group 3 (Parkia biglobosa 400 mg/kg). group 4 (Parkia biglobosa 800 mg/kg), group 5 (glibenclamide 5 mg/kg as standard drug control) and group 6 (normoglycaemic control). They were treated daily. Acute toxicity study and phytochemical screening were also performed. Fourteen days later, they were sacrificed under chloroform anaesthesia. Vital organs (kidneys, liver and pancreas) and blood samples were obtained for histopathological, biochemical and haematological analysis.\nResults\nParkia biglobosa aqueous seed extract at the various doses caused significant (P &lt; 0.05) elevations in red blood cell parameters in comparison to the diabetic control. The mean cell volume did not differ significantly from the diabetic control while 200 mg/kg and 400 mg/kg doses of the extract did not significantly modify the HCT levels. Treatment with Parkia biglobosa significantly (P &lt; 0.05) lowered white blood cell and platelet counts in comparison to the diabetic control. Liver enzymes and total bilirubin levels were significantly (P &lt; 0.05) reduced while total protein increased in the treated diabetic rats in comparison to controls. Treatment with Parkia biglobosa extract significantly (P &lt; 0.05) increased bicarbonate and sodium ion levels while decreasing potassium ion levels. Chloride levels were not significantly different from the diabetic control.\nConclusion\nThese data suggest that Parkia biglobosa ameliorates biochemical, haematological and histopathological changes associated with diabetes mellitus.","container-title":"Journal of Ethnopharmacology","DOI":"10.1016/j.jep.2018.09.016","ISSN":"0378-8741","journalAbbreviation":"Journal of Ethnopharmacology","page":"1-10","source":"ScienceDirect","title":"Effects of Parkia biglobosa aqueous seed extract on some biochemical, haematological and histopathological parameters in streptozotocin induced diabetic rats","volume":"228","author":[{"family":"Ekperikpe","given":"Ubong S."},{"family":"Owolabi","given":"Omonkhelin J."},{"family":"Olapeju","given":"Bolanle I."}],"issued":{"date-parts":[["2019",1,10]]}}}],"schema":"https://github.com/citation-style-language/schema/raw/master/csl-citation.json"} </w:instrText>
      </w:r>
      <w:r w:rsidR="000010B7">
        <w:rPr>
          <w:bCs/>
        </w:rPr>
        <w:fldChar w:fldCharType="separate"/>
      </w:r>
      <w:r w:rsidR="000010B7" w:rsidRPr="000010B7">
        <w:rPr>
          <w:lang w:val="en-US"/>
        </w:rPr>
        <w:t xml:space="preserve">(Ekperikpe et </w:t>
      </w:r>
      <w:r w:rsidR="000010B7" w:rsidRPr="00C0204A">
        <w:rPr>
          <w:i/>
          <w:iCs/>
          <w:lang w:val="en-US"/>
        </w:rPr>
        <w:t>al</w:t>
      </w:r>
      <w:r w:rsidR="000010B7" w:rsidRPr="000010B7">
        <w:rPr>
          <w:lang w:val="en-US"/>
        </w:rPr>
        <w:t>., 2019)</w:t>
      </w:r>
      <w:r w:rsidR="000010B7">
        <w:rPr>
          <w:bCs/>
        </w:rPr>
        <w:fldChar w:fldCharType="end"/>
      </w:r>
      <w:r>
        <w:rPr>
          <w:lang w:val="en-US"/>
        </w:rPr>
        <w:t xml:space="preserve"> Also the effects of stem bark extracts </w:t>
      </w:r>
      <w:r>
        <w:rPr>
          <w:i/>
          <w:lang w:val="en-US"/>
        </w:rPr>
        <w:t xml:space="preserve">from P. </w:t>
      </w:r>
      <w:proofErr w:type="spellStart"/>
      <w:r>
        <w:rPr>
          <w:i/>
          <w:lang w:val="en-US"/>
        </w:rPr>
        <w:t>biglobosa</w:t>
      </w:r>
      <w:proofErr w:type="spellEnd"/>
      <w:r>
        <w:rPr>
          <w:i/>
          <w:lang w:val="en-US"/>
        </w:rPr>
        <w:t xml:space="preserve"> stem bark extracts </w:t>
      </w:r>
      <w:r>
        <w:rPr>
          <w:lang w:val="en-US"/>
        </w:rPr>
        <w:t xml:space="preserve">on histopathological and </w:t>
      </w:r>
      <w:proofErr w:type="spellStart"/>
      <w:r>
        <w:rPr>
          <w:lang w:val="en-US"/>
        </w:rPr>
        <w:t>haematological</w:t>
      </w:r>
      <w:proofErr w:type="spellEnd"/>
      <w:r>
        <w:rPr>
          <w:lang w:val="en-US"/>
        </w:rPr>
        <w:t xml:space="preserve"> parameters, liver function indices, renal function and serum lipid profile were assessed in a sub-acute toxicity study by Builders et </w:t>
      </w:r>
      <w:r>
        <w:rPr>
          <w:i/>
          <w:lang w:val="en-US"/>
        </w:rPr>
        <w:t>al</w:t>
      </w:r>
      <w:r>
        <w:rPr>
          <w:lang w:val="en-US"/>
        </w:rPr>
        <w:t>.</w:t>
      </w:r>
      <w:r w:rsidR="000010B7">
        <w:rPr>
          <w:bCs/>
        </w:rPr>
        <w:fldChar w:fldCharType="begin"/>
      </w:r>
      <w:r w:rsidR="000010B7">
        <w:rPr>
          <w:bCs/>
          <w:lang w:val="en-US"/>
        </w:rPr>
        <w:instrText xml:space="preserve"> ADDIN ZOTERO_ITEM CSL_CITATION {"citationID":"xWtYJrQJ","properties":{"formattedCitation":"(Builders et al., 2019)","plainCitation":"(Builders et al., 2019)","noteIndex":0},"citationItems":[{"id":396,"uris":["http://zotero.org/users/local/eBDHpon9/items/66WSFLRH"],"itemData":{"id":396,"type":"chapter","publisher":"MODERN ADVANCES IN PHARMACEUTICAL RESEARCH Vol. 1","source":"Google Scholar","title":"Toxicity studies of the extracts of Parkia biglobosa stem bark in rats","URL":"http://35.188.205.12:8080/jspui/handle/123456789/652","author":[{"family":"Builders","given":"M. I."},{"family":"Isichie","given":"C. O."},{"family":"Aguiyi","given":"J. C."}],"accessed":{"date-parts":[["2024",1,31]]},"issued":{"date-parts":[["2019"]]}}}],"schema":"https://github.com/citation-style-language/schema/raw/master/csl-citation.json"} </w:instrText>
      </w:r>
      <w:r w:rsidR="000010B7">
        <w:rPr>
          <w:bCs/>
        </w:rPr>
        <w:fldChar w:fldCharType="separate"/>
      </w:r>
      <w:r w:rsidR="000010B7" w:rsidRPr="000010B7">
        <w:rPr>
          <w:lang w:val="en-US"/>
        </w:rPr>
        <w:t xml:space="preserve">(Builders et </w:t>
      </w:r>
      <w:r w:rsidR="000010B7" w:rsidRPr="00C0204A">
        <w:rPr>
          <w:i/>
          <w:iCs/>
          <w:lang w:val="en-US"/>
        </w:rPr>
        <w:t>al</w:t>
      </w:r>
      <w:r w:rsidR="000010B7" w:rsidRPr="000010B7">
        <w:rPr>
          <w:lang w:val="en-US"/>
        </w:rPr>
        <w:t>., 2019)</w:t>
      </w:r>
      <w:r w:rsidR="000010B7">
        <w:rPr>
          <w:bCs/>
        </w:rPr>
        <w:fldChar w:fldCharType="end"/>
      </w:r>
      <w:r>
        <w:rPr>
          <w:lang w:val="en-US"/>
        </w:rPr>
        <w:t xml:space="preserve"> Throughout this review, it became clear that data on the toxicity </w:t>
      </w:r>
      <w:r>
        <w:rPr>
          <w:i/>
          <w:lang w:val="en-US"/>
        </w:rPr>
        <w:t xml:space="preserve">of the P. </w:t>
      </w:r>
      <w:proofErr w:type="spellStart"/>
      <w:r>
        <w:rPr>
          <w:i/>
          <w:lang w:val="en-US"/>
        </w:rPr>
        <w:t>biglobosa</w:t>
      </w:r>
      <w:proofErr w:type="spellEnd"/>
      <w:r>
        <w:rPr>
          <w:i/>
          <w:lang w:val="en-US"/>
        </w:rPr>
        <w:t xml:space="preserve"> </w:t>
      </w:r>
      <w:r>
        <w:rPr>
          <w:lang w:val="en-US"/>
        </w:rPr>
        <w:t xml:space="preserve">plant are still poorly documented. While assessment of acute toxicity was systematically associated with pharmacological studies, which were slightly better documented than those on toxicity, assessment of other types of toxicity were not available on the sites visited during this study. This may explain the paucity of data on toxicity in the review of medicinal plants from </w:t>
      </w:r>
      <w:r>
        <w:rPr>
          <w:i/>
          <w:lang w:val="en-US"/>
        </w:rPr>
        <w:t xml:space="preserve">Parkia Biglobosa </w:t>
      </w:r>
      <w:r>
        <w:rPr>
          <w:lang w:val="en-US"/>
        </w:rPr>
        <w:t xml:space="preserve">(Mimosaceae -Fabaceae) and </w:t>
      </w:r>
      <w:r>
        <w:rPr>
          <w:i/>
          <w:lang w:val="en-US"/>
        </w:rPr>
        <w:t xml:space="preserve">Pterocarpus Erinaceus </w:t>
      </w:r>
      <w:r>
        <w:rPr>
          <w:lang w:val="en-US"/>
        </w:rPr>
        <w:t xml:space="preserve">(Leguminosae - Papilionoidea) by </w:t>
      </w:r>
      <w:proofErr w:type="spellStart"/>
      <w:r>
        <w:rPr>
          <w:lang w:val="en-US"/>
        </w:rPr>
        <w:t>Dedehou</w:t>
      </w:r>
      <w:proofErr w:type="spellEnd"/>
      <w:r>
        <w:rPr>
          <w:lang w:val="en-US"/>
        </w:rPr>
        <w:t xml:space="preserve"> et </w:t>
      </w:r>
      <w:r>
        <w:rPr>
          <w:i/>
          <w:lang w:val="en-US"/>
        </w:rPr>
        <w:t>al</w:t>
      </w:r>
      <w:r w:rsidRPr="000010B7">
        <w:rPr>
          <w:iCs/>
          <w:lang w:val="en-US"/>
        </w:rPr>
        <w:t>.</w:t>
      </w:r>
      <w:r w:rsidR="000010B7" w:rsidRPr="000010B7">
        <w:rPr>
          <w:bCs/>
          <w:iCs/>
          <w:lang w:val="en-US"/>
        </w:rPr>
        <w:t xml:space="preserve"> </w:t>
      </w:r>
      <w:r w:rsidR="000010B7" w:rsidRPr="000010B7">
        <w:rPr>
          <w:bCs/>
          <w:iCs/>
        </w:rPr>
        <w:fldChar w:fldCharType="begin"/>
      </w:r>
      <w:r w:rsidR="000010B7">
        <w:rPr>
          <w:bCs/>
          <w:iCs/>
          <w:lang w:val="en-US"/>
        </w:rPr>
        <w:instrText xml:space="preserve"> ADDIN ZOTERO_ITEM CSL_CITATION {"citationID":"nuIL6ly3","properties":{"formattedCitation":"(Dedehou et al., 2016)","plainCitation":"(Dedehou et al., 2016)","noteIndex":0},"citationItems":[{"id":471,"uris":["http://zotero.org/users/local/eBDHpon9/items/YTAKG5DV"],"itemData":{"id":471,"type":"article-journal","container-title":"JMPS","issue":"6","page":"132–137","source":"Google Scholar","title":"A review on medicinal plants of Parkia biglobosa (Mimosaceae-Fabaceae) and Pterocarpus erinaceus (Leguminosae-Papilionoidea)","volume":"4","author":[{"family":"Dedehou","given":"VFGN"},{"family":"Olounladé","given":"Pascal Abiodoun"},{"family":"Alowanou","given":"G. G."},{"family":"Azando","given":"E. V. B."},{"family":"Hounzangbé-Adoté","given":"S."}],"issued":{"date-parts":[["2016"]]}}}],"schema":"https://github.com/citation-style-language/schema/raw/master/csl-citation.json"} </w:instrText>
      </w:r>
      <w:r w:rsidR="000010B7" w:rsidRPr="000010B7">
        <w:rPr>
          <w:bCs/>
          <w:iCs/>
        </w:rPr>
        <w:fldChar w:fldCharType="separate"/>
      </w:r>
      <w:r w:rsidR="000010B7" w:rsidRPr="000010B7">
        <w:rPr>
          <w:lang w:val="en-US"/>
        </w:rPr>
        <w:t xml:space="preserve">(Dedehou et </w:t>
      </w:r>
      <w:r w:rsidR="000010B7" w:rsidRPr="00C0204A">
        <w:rPr>
          <w:i/>
          <w:iCs/>
          <w:lang w:val="en-US"/>
        </w:rPr>
        <w:t>al</w:t>
      </w:r>
      <w:r w:rsidR="000010B7" w:rsidRPr="000010B7">
        <w:rPr>
          <w:lang w:val="en-US"/>
        </w:rPr>
        <w:t>., 2016)</w:t>
      </w:r>
      <w:r w:rsidR="000010B7" w:rsidRPr="000010B7">
        <w:rPr>
          <w:bCs/>
          <w:iCs/>
        </w:rPr>
        <w:fldChar w:fldCharType="end"/>
      </w:r>
      <w:r>
        <w:rPr>
          <w:lang w:val="en-US"/>
        </w:rPr>
        <w:t xml:space="preserve"> This study highlighted the need to examine these other forms of toxicity, in particular medium- and long-term toxicity, </w:t>
      </w:r>
      <w:proofErr w:type="spellStart"/>
      <w:r>
        <w:rPr>
          <w:lang w:val="en-US"/>
        </w:rPr>
        <w:t>reprotoxicity</w:t>
      </w:r>
      <w:proofErr w:type="spellEnd"/>
      <w:r>
        <w:rPr>
          <w:lang w:val="en-US"/>
        </w:rPr>
        <w:t>, mutagenicity and eye and skin irritation tests, and to document them properly in order to guarantee the safety of populations using this plant, which is widely used in traditional medicine. However, this reminder does not exclude the need to pursue other fields of study, notably pharmacology, phytochemistry, traditional medicine and ethnobotanical studies, where much remains to be discovered about this plant with its many and varied traditional uses.</w:t>
      </w:r>
    </w:p>
    <w:p w14:paraId="4FCA2151" w14:textId="0CF32519" w:rsidR="00881C86" w:rsidRDefault="000A485D" w:rsidP="00881C86">
      <w:pPr>
        <w:spacing w:after="120" w:line="360" w:lineRule="auto"/>
        <w:ind w:left="-6" w:right="17" w:hanging="11"/>
        <w:rPr>
          <w:b/>
          <w:bCs/>
          <w:lang w:val="en-US"/>
        </w:rPr>
      </w:pPr>
      <w:r>
        <w:rPr>
          <w:b/>
          <w:bCs/>
          <w:lang w:val="en-US"/>
        </w:rPr>
        <w:t xml:space="preserve">Conclusion </w:t>
      </w:r>
    </w:p>
    <w:p w14:paraId="75F0EFA5" w14:textId="7F433160" w:rsidR="00270DA7" w:rsidRPr="00881C86" w:rsidRDefault="000A485D" w:rsidP="00881C86">
      <w:pPr>
        <w:spacing w:before="120" w:after="120" w:line="360" w:lineRule="auto"/>
        <w:ind w:left="-6" w:right="17" w:hanging="11"/>
        <w:rPr>
          <w:b/>
          <w:bCs/>
          <w:lang w:val="en-US"/>
        </w:rPr>
      </w:pPr>
      <w:r>
        <w:rPr>
          <w:rFonts w:ascii="Calibri" w:eastAsia="Calibri" w:hAnsi="Calibri" w:cs="Calibri"/>
          <w:noProof/>
          <w:sz w:val="22"/>
        </w:rPr>
        <mc:AlternateContent>
          <mc:Choice Requires="wpg">
            <w:drawing>
              <wp:anchor distT="0" distB="0" distL="114300" distR="114300" simplePos="0" relativeHeight="251660288" behindDoc="0" locked="0" layoutInCell="1" allowOverlap="1" wp14:anchorId="511B72EF" wp14:editId="2515096D">
                <wp:simplePos x="0" y="0"/>
                <wp:positionH relativeFrom="page">
                  <wp:posOffset>7552690</wp:posOffset>
                </wp:positionH>
                <wp:positionV relativeFrom="page">
                  <wp:posOffset>5795645</wp:posOffset>
                </wp:positionV>
                <wp:extent cx="37465" cy="137160"/>
                <wp:effectExtent l="0" t="0" r="0" b="0"/>
                <wp:wrapSquare wrapText="bothSides"/>
                <wp:docPr id="19011" name="Group 19011"/>
                <wp:cNvGraphicFramePr/>
                <a:graphic xmlns:a="http://schemas.openxmlformats.org/drawingml/2006/main">
                  <a:graphicData uri="http://schemas.microsoft.com/office/word/2010/wordprocessingGroup">
                    <wpg:wgp>
                      <wpg:cNvGrpSpPr/>
                      <wpg:grpSpPr>
                        <a:xfrm>
                          <a:off x="0" y="0"/>
                          <a:ext cx="37719" cy="137247"/>
                          <a:chOff x="0" y="0"/>
                          <a:chExt cx="37719" cy="137247"/>
                        </a:xfrm>
                      </wpg:grpSpPr>
                      <wps:wsp>
                        <wps:cNvPr id="1432" name="Rectangle 1432"/>
                        <wps:cNvSpPr/>
                        <wps:spPr>
                          <a:xfrm>
                            <a:off x="0" y="0"/>
                            <a:ext cx="50166" cy="182539"/>
                          </a:xfrm>
                          <a:prstGeom prst="rect">
                            <a:avLst/>
                          </a:prstGeom>
                          <a:ln>
                            <a:noFill/>
                          </a:ln>
                        </wps:spPr>
                        <wps:txbx>
                          <w:txbxContent>
                            <w:p w14:paraId="279942C7" w14:textId="77777777" w:rsidR="00270DA7" w:rsidRDefault="000A485D">
                              <w:pPr>
                                <w:spacing w:after="160" w:line="259" w:lineRule="auto"/>
                                <w:ind w:left="0" w:right="0" w:firstLine="0"/>
                                <w:jc w:val="left"/>
                              </w:pPr>
                              <w:r>
                                <w:t xml:space="preserve"> </w:t>
                              </w:r>
                            </w:p>
                          </w:txbxContent>
                        </wps:txbx>
                        <wps:bodyPr horzOverflow="overflow" vert="horz" lIns="0" tIns="0" rIns="0" bIns="0" rtlCol="0">
                          <a:noAutofit/>
                        </wps:bodyPr>
                      </wps:wsp>
                    </wpg:wgp>
                  </a:graphicData>
                </a:graphic>
              </wp:anchor>
            </w:drawing>
          </mc:Choice>
          <mc:Fallback>
            <w:pict>
              <v:group w14:anchorId="511B72EF" id="Group 19011" o:spid="_x0000_s1043" style="position:absolute;left:0;text-align:left;margin-left:594.7pt;margin-top:456.35pt;width:2.95pt;height:10.8pt;z-index:251660288;mso-position-horizontal-relative:page;mso-position-vertical-relative:page" coordsize="37719,1372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">
                <v:rect id="Rectangle 1432" o:spid="_x0000_s1044" style="position:absolute;width:50166;height:182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" filled="f" stroked="f">
                  <v:textbox inset="0,0,0,0">
                    <w:txbxContent>
                      <w:p w14:paraId="279942C7" w14:textId="77777777" w:rsidR="00270DA7" w:rsidRDefault="000A485D">
                        <w:pPr>
                          <w:spacing w:after="160" w:line="259" w:lineRule="auto"/>
                          <w:ind w:left="0" w:right="0" w:firstLine="0"/>
                          <w:jc w:val="left"/>
                        </w:pPr>
                        <w:r>
                          <w:t xml:space="preserve"> </w:t>
                        </w:r>
                      </w:p>
                    </w:txbxContent>
                  </v:textbox>
                </v:rect>
                <w10:wrap type="square" anchorx="page" anchory="page"/>
              </v:group>
            </w:pict>
          </mc:Fallback>
        </mc:AlternateContent>
      </w:r>
      <w:r>
        <w:rPr>
          <w:lang w:val="en-US"/>
        </w:rPr>
        <w:t xml:space="preserve">The idea behind this study was to find out what work had been carried out on </w:t>
      </w:r>
      <w:proofErr w:type="spellStart"/>
      <w:r>
        <w:rPr>
          <w:i/>
          <w:lang w:val="en-US"/>
        </w:rPr>
        <w:t>Parkia</w:t>
      </w:r>
      <w:proofErr w:type="spellEnd"/>
      <w:r>
        <w:rPr>
          <w:i/>
          <w:lang w:val="en-US"/>
        </w:rPr>
        <w:t xml:space="preserve"> </w:t>
      </w:r>
      <w:proofErr w:type="spellStart"/>
      <w:r>
        <w:rPr>
          <w:i/>
          <w:lang w:val="en-US"/>
        </w:rPr>
        <w:t>biglobosa</w:t>
      </w:r>
      <w:proofErr w:type="spellEnd"/>
      <w:r>
        <w:rPr>
          <w:lang w:val="en-US"/>
        </w:rPr>
        <w:t>, particularly in terms of traditional medicine, pharmacolog</w:t>
      </w:r>
      <w:r w:rsidR="004174A6">
        <w:rPr>
          <w:lang w:val="en-US"/>
        </w:rPr>
        <w:t>y</w:t>
      </w:r>
      <w:r>
        <w:rPr>
          <w:lang w:val="en-US"/>
        </w:rPr>
        <w:t xml:space="preserve"> toxicolog</w:t>
      </w:r>
      <w:r w:rsidR="004174A6">
        <w:rPr>
          <w:lang w:val="en-US"/>
        </w:rPr>
        <w:t>y</w:t>
      </w:r>
      <w:r>
        <w:rPr>
          <w:lang w:val="en-US"/>
        </w:rPr>
        <w:t xml:space="preserve"> and </w:t>
      </w:r>
      <w:proofErr w:type="spellStart"/>
      <w:r>
        <w:rPr>
          <w:lang w:val="en-US"/>
        </w:rPr>
        <w:t>phytochem</w:t>
      </w:r>
      <w:r w:rsidR="004174A6">
        <w:rPr>
          <w:lang w:val="en-US"/>
        </w:rPr>
        <w:t>istrye</w:t>
      </w:r>
      <w:proofErr w:type="spellEnd"/>
      <w:r>
        <w:rPr>
          <w:lang w:val="en-US"/>
        </w:rPr>
        <w:t xml:space="preserve">. The particular interest shown in the latter was in keeping with the logic that this study will serve </w:t>
      </w:r>
      <w:r>
        <w:rPr>
          <w:lang w:val="en-US"/>
        </w:rPr>
        <w:lastRenderedPageBreak/>
        <w:t xml:space="preserve">as a basis for carrying out, in the spirit of innovation, our study of interest, which concerns the evaluation of the toxicity of a prototype phytomedicine based on extracts of </w:t>
      </w:r>
      <w:r>
        <w:rPr>
          <w:i/>
          <w:lang w:val="en-US"/>
        </w:rPr>
        <w:t xml:space="preserve">P. </w:t>
      </w:r>
      <w:proofErr w:type="spellStart"/>
      <w:r>
        <w:rPr>
          <w:i/>
          <w:lang w:val="en-US"/>
        </w:rPr>
        <w:t>biglobosa</w:t>
      </w:r>
      <w:proofErr w:type="spellEnd"/>
      <w:r>
        <w:rPr>
          <w:i/>
          <w:lang w:val="en-US"/>
        </w:rPr>
        <w:t xml:space="preserve"> </w:t>
      </w:r>
      <w:r>
        <w:rPr>
          <w:lang w:val="en-US"/>
        </w:rPr>
        <w:t xml:space="preserve">trunk bark. This is because the review of toxicological studies will make it possible to avoid reproducing what has already been done, and thus to focus on innovation and scientific progress. Also, the review of the phytochemical profile of the various plant parts, in particular the trunk bark, will enable us to better interpret the toxicological effects that will be observed when assessing the various types of toxicity, notably based on the documented effects of the various chemical groups in the test extract on vital organs. However, it was found during the course of the study that data relating to plant toxicity is very limited on the databases consulted and sites visited, testifying to the need for </w:t>
      </w:r>
    </w:p>
    <w:p w14:paraId="37268E7E" w14:textId="139F3AB5" w:rsidR="00270DA7" w:rsidRDefault="000A485D">
      <w:pPr>
        <w:spacing w:after="149" w:line="360" w:lineRule="auto"/>
        <w:ind w:left="-5" w:right="15"/>
        <w:rPr>
          <w:lang w:val="en-US"/>
        </w:rPr>
      </w:pPr>
      <w:r>
        <w:rPr>
          <w:lang w:val="en-US"/>
        </w:rPr>
        <w:t>in-depth toxicological studies</w:t>
      </w:r>
      <w:r w:rsidR="004174A6">
        <w:rPr>
          <w:lang w:val="en-US"/>
        </w:rPr>
        <w:t>,</w:t>
      </w:r>
      <w:r>
        <w:rPr>
          <w:lang w:val="en-US"/>
        </w:rPr>
        <w:t xml:space="preserve"> and for such data to be made accessible.</w:t>
      </w:r>
    </w:p>
    <w:p w14:paraId="6CC020F1" w14:textId="77777777" w:rsidR="005D18DD" w:rsidRPr="00744759" w:rsidRDefault="005D18DD" w:rsidP="005D18DD">
      <w:pPr>
        <w:spacing w:before="240"/>
        <w:rPr>
          <w:lang w:val="en-US"/>
        </w:rPr>
      </w:pPr>
      <w:r w:rsidRPr="00744759">
        <w:rPr>
          <w:b/>
          <w:bCs/>
          <w:lang w:val="en-US"/>
        </w:rPr>
        <w:t>Conflict of interest statement</w:t>
      </w:r>
    </w:p>
    <w:p w14:paraId="21BC9FF0" w14:textId="0C29FF77" w:rsidR="005D18DD" w:rsidRDefault="005D18DD" w:rsidP="005D18DD">
      <w:pPr>
        <w:spacing w:after="0" w:line="360" w:lineRule="auto"/>
        <w:rPr>
          <w:lang w:val="en-US"/>
        </w:rPr>
      </w:pPr>
      <w:r>
        <w:rPr>
          <w:lang w:val="en-US"/>
        </w:rPr>
        <w:t xml:space="preserve"> </w:t>
      </w:r>
      <w:r w:rsidRPr="00793F28">
        <w:rPr>
          <w:lang w:val="en-US"/>
        </w:rPr>
        <w:t xml:space="preserve">This project is part of the toxicological evaluation of a herbal medicine prototype developed for the management of hemorrhoidal disease in Burkina Faso. The authors’ scientific conclusions and professional judgments were not reviewed by a third party prior to submission to </w:t>
      </w:r>
      <w:r w:rsidRPr="00DF5084">
        <w:rPr>
          <w:lang w:val="en-US"/>
        </w:rPr>
        <w:t>Journal of Pharmaceutical Research International</w:t>
      </w:r>
      <w:r w:rsidRPr="00793F28">
        <w:rPr>
          <w:lang w:val="en-US"/>
        </w:rPr>
        <w:t>; the content of this manuscript reflects solely the authors’ views. The authors declare that they have no financial conflicts of interest or personal relationships that could give the impression of influencing the work presented in this article.</w:t>
      </w:r>
    </w:p>
    <w:p w14:paraId="356E1EEF" w14:textId="77777777" w:rsidR="003A16F4" w:rsidRDefault="003A16F4" w:rsidP="005D18DD">
      <w:pPr>
        <w:spacing w:line="360" w:lineRule="auto"/>
        <w:rPr>
          <w:lang w:val="en-US"/>
        </w:rPr>
      </w:pPr>
      <w:bookmarkStart w:id="0" w:name="_GoBack"/>
      <w:bookmarkEnd w:id="0"/>
    </w:p>
    <w:p w14:paraId="566F3E25" w14:textId="77777777" w:rsidR="003A16F4" w:rsidRDefault="003A16F4" w:rsidP="005D18DD">
      <w:pPr>
        <w:spacing w:line="360" w:lineRule="auto"/>
        <w:rPr>
          <w:lang w:val="en-US"/>
        </w:rPr>
      </w:pPr>
    </w:p>
    <w:p w14:paraId="5E876F59" w14:textId="77777777" w:rsidR="003A16F4" w:rsidRPr="003A16F4" w:rsidRDefault="003A16F4" w:rsidP="003A16F4">
      <w:pPr>
        <w:spacing w:line="360" w:lineRule="auto"/>
        <w:rPr>
          <w:lang w:val="en-US"/>
        </w:rPr>
      </w:pPr>
      <w:r w:rsidRPr="003A16F4">
        <w:rPr>
          <w:lang w:val="en-US"/>
        </w:rPr>
        <w:t>COMPETING INTERESTS DISCLAIMER:</w:t>
      </w:r>
    </w:p>
    <w:p w14:paraId="6D494AA9" w14:textId="0CC78725" w:rsidR="003A16F4" w:rsidRPr="0021189C" w:rsidRDefault="003A16F4" w:rsidP="003A16F4">
      <w:pPr>
        <w:spacing w:line="360" w:lineRule="auto"/>
        <w:rPr>
          <w:lang w:val="en-US"/>
        </w:rPr>
      </w:pPr>
      <w:r w:rsidRPr="003A16F4">
        <w:rPr>
          <w:lang w:val="en-US"/>
        </w:rPr>
        <w:t>Authors have declared that they have no known competing financial interests OR non-financial interests OR personal relationships that could have appeared to influence the work reported in this paper.</w:t>
      </w:r>
    </w:p>
    <w:p w14:paraId="71FF1DFC" w14:textId="77777777" w:rsidR="005D18DD" w:rsidRPr="005D18DD" w:rsidRDefault="005D18DD" w:rsidP="005D18DD">
      <w:pPr>
        <w:spacing w:after="0" w:line="360" w:lineRule="auto"/>
        <w:ind w:left="0" w:right="17" w:firstLine="0"/>
        <w:rPr>
          <w:lang w:val="en-US"/>
        </w:rPr>
      </w:pPr>
    </w:p>
    <w:p w14:paraId="5D3553DC" w14:textId="33579742" w:rsidR="00270DA7" w:rsidRDefault="000A485D">
      <w:pPr>
        <w:spacing w:before="120" w:after="120" w:line="360" w:lineRule="auto"/>
        <w:ind w:left="-6" w:right="17" w:hanging="11"/>
        <w:rPr>
          <w:b/>
          <w:bCs/>
          <w:lang w:val="en-US"/>
        </w:rPr>
      </w:pPr>
      <w:r w:rsidRPr="000010B7">
        <w:rPr>
          <w:b/>
          <w:bCs/>
          <w:lang w:val="en-US"/>
        </w:rPr>
        <w:t xml:space="preserve">References </w:t>
      </w:r>
    </w:p>
    <w:p w14:paraId="3E08DF74" w14:textId="77777777" w:rsidR="00E214B4" w:rsidRPr="00E214B4" w:rsidRDefault="000010B7" w:rsidP="00403764">
      <w:pPr>
        <w:pStyle w:val="Bibliography"/>
        <w:spacing w:line="360" w:lineRule="auto"/>
        <w:rPr>
          <w:kern w:val="0"/>
          <w:lang w:val="en-US"/>
        </w:rPr>
      </w:pPr>
      <w:r>
        <w:fldChar w:fldCharType="begin"/>
      </w:r>
      <w:r w:rsidR="00E214B4">
        <w:rPr>
          <w:lang w:val="en-US"/>
        </w:rPr>
        <w:instrText xml:space="preserve"> ADDIN ZOTERO_BIBL {"uncited":[],"omitted":[],"custom":[]} CSL_BIBLIOGRAPHY </w:instrText>
      </w:r>
      <w:r>
        <w:fldChar w:fldCharType="separate"/>
      </w:r>
      <w:r w:rsidR="00E214B4" w:rsidRPr="00E214B4">
        <w:rPr>
          <w:kern w:val="0"/>
          <w:lang w:val="en-US"/>
        </w:rPr>
        <w:t>ABIOGeT, n.d. Fiches techniques n ̊14-Parkia biglobosa.</w:t>
      </w:r>
    </w:p>
    <w:p w14:paraId="75712BCC" w14:textId="77777777" w:rsidR="00E214B4" w:rsidRPr="00E214B4" w:rsidRDefault="00E214B4" w:rsidP="00403764">
      <w:pPr>
        <w:pStyle w:val="Bibliography"/>
        <w:spacing w:line="360" w:lineRule="auto"/>
        <w:rPr>
          <w:kern w:val="0"/>
          <w:lang w:val="en-US"/>
        </w:rPr>
      </w:pPr>
      <w:r w:rsidRPr="00E214B4">
        <w:rPr>
          <w:kern w:val="0"/>
          <w:lang w:val="en-US"/>
        </w:rPr>
        <w:t>Ahmad, S.M., Abdulmumin, T.M., Abdulmumin, Y., Murtala, M., Abubakar, Al., Ai, M., Sy, I., Sa, B., Mm, D., Si, S., Sm, S., An, A., U, N., 2022. Acute Toxicity Study and Hepatocurative Effect of Aqueous Stem Bark Extract of Parkia Biglobosa in Wister albino Rats. J. Nat. Sci. Res. 13, 26.</w:t>
      </w:r>
    </w:p>
    <w:p w14:paraId="11AA15F7" w14:textId="77777777" w:rsidR="00E214B4" w:rsidRPr="00E214B4" w:rsidRDefault="00E214B4" w:rsidP="00403764">
      <w:pPr>
        <w:pStyle w:val="Bibliography"/>
        <w:spacing w:line="360" w:lineRule="auto"/>
        <w:rPr>
          <w:kern w:val="0"/>
          <w:lang w:val="en-US"/>
        </w:rPr>
      </w:pPr>
      <w:r w:rsidRPr="00E214B4">
        <w:rPr>
          <w:kern w:val="0"/>
          <w:lang w:val="en-US"/>
        </w:rPr>
        <w:lastRenderedPageBreak/>
        <w:t>Ajiboye, T.O., Adeleye, A.O., Salau, A.K., Ojewuyi, O.B., Adigun, N.S., Sabiu, S., Sunmonu, T.O., 2014. Phenolic extract of Parkia biglobosa fruit pulp stalls aflatoxin B1 – mediated oxidative rout in the liver of male rats. Rev. Bras. Farmacogn. 24, 668–676. https://doi.org/10.1016/j.bjp.2014.10.010</w:t>
      </w:r>
    </w:p>
    <w:p w14:paraId="45196B17" w14:textId="77777777" w:rsidR="00E214B4" w:rsidRPr="00E214B4" w:rsidRDefault="00E214B4" w:rsidP="00403764">
      <w:pPr>
        <w:pStyle w:val="Bibliography"/>
        <w:spacing w:line="360" w:lineRule="auto"/>
        <w:rPr>
          <w:kern w:val="0"/>
        </w:rPr>
      </w:pPr>
      <w:r w:rsidRPr="00E214B4">
        <w:rPr>
          <w:kern w:val="0"/>
          <w:lang w:val="en-US"/>
        </w:rPr>
        <w:t xml:space="preserve">Akpor, O.B., Ndakotsu, J., Evbuomwan, I.O., Olaolu, T.D., Osemwegie, O.O., 2021. Bacterial growth inhibition and antioxidant potentials of leaf infusions of (Moringa oleifera), locust beans (Parkia biglobosa) and bitter leaf (Vernonia amygladina). </w:t>
      </w:r>
      <w:r w:rsidRPr="00E214B4">
        <w:rPr>
          <w:kern w:val="0"/>
        </w:rPr>
        <w:t>Sci. Afr. 14, e01001. https://doi.org/10.1016/j.sciaf.2021.e01001</w:t>
      </w:r>
    </w:p>
    <w:p w14:paraId="7B2E1A55" w14:textId="77777777" w:rsidR="00E214B4" w:rsidRPr="00E214B4" w:rsidRDefault="00E214B4" w:rsidP="00403764">
      <w:pPr>
        <w:pStyle w:val="Bibliography"/>
        <w:spacing w:line="360" w:lineRule="auto"/>
        <w:rPr>
          <w:kern w:val="0"/>
          <w:lang w:val="en-US"/>
        </w:rPr>
      </w:pPr>
      <w:r w:rsidRPr="00E214B4">
        <w:rPr>
          <w:kern w:val="0"/>
        </w:rPr>
        <w:t xml:space="preserve">Auta, T., 2021. </w:t>
      </w:r>
      <w:r w:rsidRPr="00E214B4">
        <w:rPr>
          <w:kern w:val="0"/>
          <w:lang w:val="en-US"/>
        </w:rPr>
        <w:t>Sub-chronic toxicity of the aqueous wood-ash extract of Parkia biglobosa in Mus musculus. Life Res 4, 7.</w:t>
      </w:r>
    </w:p>
    <w:p w14:paraId="32B52BEF" w14:textId="77777777" w:rsidR="00E214B4" w:rsidRPr="00E214B4" w:rsidRDefault="00E214B4" w:rsidP="00403764">
      <w:pPr>
        <w:pStyle w:val="Bibliography"/>
        <w:spacing w:line="360" w:lineRule="auto"/>
        <w:rPr>
          <w:kern w:val="0"/>
          <w:lang w:val="en-US"/>
        </w:rPr>
      </w:pPr>
      <w:r w:rsidRPr="00E214B4">
        <w:rPr>
          <w:kern w:val="0"/>
          <w:lang w:val="en-US"/>
        </w:rPr>
        <w:t>Builders, M.I., Isichie, C.O., Aguiyi, J.C., 2019. Toxicity studies of the extracts of Parkia biglobosa stem bark in rats. MODERN ADVANCES IN PHARMACEUTICAL RESEARCH Vol. 1.</w:t>
      </w:r>
    </w:p>
    <w:p w14:paraId="6B634FCE" w14:textId="77777777" w:rsidR="00E214B4" w:rsidRPr="00E214B4" w:rsidRDefault="00E214B4" w:rsidP="00403764">
      <w:pPr>
        <w:pStyle w:val="Bibliography"/>
        <w:spacing w:line="360" w:lineRule="auto"/>
        <w:rPr>
          <w:kern w:val="0"/>
          <w:lang w:val="en-US"/>
        </w:rPr>
      </w:pPr>
      <w:r w:rsidRPr="00E214B4">
        <w:rPr>
          <w:kern w:val="0"/>
          <w:lang w:val="en-US"/>
        </w:rPr>
        <w:t>Coulibaly, A., Kafando, R., Somda, K.S., Doamba, C., Koura, M., Somé, C.C., Ouédraogo, T., Traoré, S., 2016. The haemorrhoids’ pathology: epidemiological, diagnostic, therapeutic and evolutionary aspects. Open J. Gastroenterol. 6, 343–352.</w:t>
      </w:r>
    </w:p>
    <w:p w14:paraId="69C76D96" w14:textId="77777777" w:rsidR="00397AC1" w:rsidRDefault="00397AC1" w:rsidP="00403764">
      <w:pPr>
        <w:pStyle w:val="Bibliography"/>
        <w:spacing w:line="360" w:lineRule="auto"/>
        <w:rPr>
          <w:kern w:val="0"/>
          <w:lang w:val="en-US"/>
        </w:rPr>
      </w:pPr>
      <w:r w:rsidRPr="00397AC1">
        <w:rPr>
          <w:kern w:val="0"/>
          <w:lang w:val="en-US"/>
        </w:rPr>
        <w:t>Dedehou, V., Olounladé, P.A., Adenilé, A.D., Azando, E.V.B., Alowanou, G.G., Daga, F.D., Hounzangbé-Adoté, M.S., 2014. In vitro effects of *Pterocarpus erinaceus* leaves and *Parkia biglobosa* fruit pods on two developmental stages of *Haemonchus contortus*, a gastrointestinal parasitic nematode of small ruminants. J. Anim. Plant Sci. 22, 3368–78.</w:t>
      </w:r>
    </w:p>
    <w:p w14:paraId="0E8FD063" w14:textId="1539E9B4" w:rsidR="00E214B4" w:rsidRPr="00E214B4" w:rsidRDefault="00E214B4" w:rsidP="00403764">
      <w:pPr>
        <w:pStyle w:val="Bibliography"/>
        <w:spacing w:line="360" w:lineRule="auto"/>
        <w:rPr>
          <w:kern w:val="0"/>
        </w:rPr>
      </w:pPr>
      <w:r w:rsidRPr="00E214B4">
        <w:rPr>
          <w:kern w:val="0"/>
        </w:rPr>
        <w:t xml:space="preserve">Dedehou, V., Olounladé, P.A., Alowanou, G.G., Azando, E.V.B., Hounzangbé-Adoté, S., 2016. </w:t>
      </w:r>
      <w:r w:rsidRPr="00E214B4">
        <w:rPr>
          <w:kern w:val="0"/>
          <w:lang w:val="en-US"/>
        </w:rPr>
        <w:t xml:space="preserve">A review on medicinal plants of Parkia biglobosa (Mimosaceae-Fabaceae) and Pterocarpus erinaceus (Leguminosae-Papilionoidea). </w:t>
      </w:r>
      <w:r w:rsidRPr="00E214B4">
        <w:rPr>
          <w:kern w:val="0"/>
        </w:rPr>
        <w:t>JMPS 4, 132–137.</w:t>
      </w:r>
    </w:p>
    <w:p w14:paraId="6820542A" w14:textId="77777777" w:rsidR="00397AC1" w:rsidRDefault="00397AC1" w:rsidP="00403764">
      <w:pPr>
        <w:pStyle w:val="Bibliography"/>
        <w:spacing w:line="360" w:lineRule="auto"/>
        <w:rPr>
          <w:kern w:val="0"/>
        </w:rPr>
      </w:pPr>
      <w:r w:rsidRPr="00397AC1">
        <w:rPr>
          <w:kern w:val="0"/>
        </w:rPr>
        <w:t>Devineau, J.-L., 1999. Ecology of the principal woody food and fodder species in a cultivation-fallow system (southwestern Burkina Faso), in: “Fallow Systems in Tropical Africa: Roles, Management, Alternatives.” John Libbey Eurotext, Paris, pp. 441–450.</w:t>
      </w:r>
    </w:p>
    <w:p w14:paraId="58CBD4BE" w14:textId="59C4A5FA" w:rsidR="00E214B4" w:rsidRPr="00E214B4" w:rsidRDefault="00E214B4" w:rsidP="00403764">
      <w:pPr>
        <w:pStyle w:val="Bibliography"/>
        <w:spacing w:line="360" w:lineRule="auto"/>
        <w:rPr>
          <w:kern w:val="0"/>
          <w:lang w:val="en-US"/>
        </w:rPr>
      </w:pPr>
      <w:r w:rsidRPr="00E214B4">
        <w:rPr>
          <w:kern w:val="0"/>
          <w:lang w:val="en-US"/>
        </w:rPr>
        <w:t>Donkor, A.-M., Ahenkorah, B., Wallah, T.A., Yakubu, A., 2023. Evaluation of extracts from Sida acuta, Phyllanthus amarus, Parkia biglobosa and their herbal ointment for therapeutic and biological activities. Heliyon 9, e19316. https://doi.org/10.1016/j.heliyon.2023.e19316</w:t>
      </w:r>
    </w:p>
    <w:p w14:paraId="1EAD6DB8" w14:textId="77777777" w:rsidR="00E214B4" w:rsidRPr="00E214B4" w:rsidRDefault="00E214B4" w:rsidP="00403764">
      <w:pPr>
        <w:pStyle w:val="Bibliography"/>
        <w:spacing w:line="360" w:lineRule="auto"/>
        <w:rPr>
          <w:kern w:val="0"/>
          <w:lang w:val="en-US"/>
        </w:rPr>
      </w:pPr>
      <w:r w:rsidRPr="00E214B4">
        <w:rPr>
          <w:kern w:val="0"/>
          <w:lang w:val="en-US"/>
        </w:rPr>
        <w:t xml:space="preserve">Ekperikpe, U.S., Owolabi, O.J., Olapeju, B.I., 2019. Effects of Parkia biglobosa aqueous seed extract on some biochemical, haematological and histopathological parameters in </w:t>
      </w:r>
      <w:r w:rsidRPr="00E214B4">
        <w:rPr>
          <w:kern w:val="0"/>
          <w:lang w:val="en-US"/>
        </w:rPr>
        <w:lastRenderedPageBreak/>
        <w:t>streptozotocin induced diabetic rats. J. Ethnopharmacol. 228, 1–10. https://doi.org/10.1016/j.jep.2018.09.016</w:t>
      </w:r>
    </w:p>
    <w:p w14:paraId="7E56E682" w14:textId="77777777" w:rsidR="00E214B4" w:rsidRPr="00E214B4" w:rsidRDefault="00E214B4" w:rsidP="00403764">
      <w:pPr>
        <w:pStyle w:val="Bibliography"/>
        <w:spacing w:line="360" w:lineRule="auto"/>
        <w:rPr>
          <w:kern w:val="0"/>
          <w:lang w:val="en-US"/>
        </w:rPr>
      </w:pPr>
      <w:r w:rsidRPr="00E214B4">
        <w:rPr>
          <w:kern w:val="0"/>
          <w:lang w:val="en-US"/>
        </w:rPr>
        <w:t>Fafioye, O.O., Adebisi, A.A., Fagade, S.O., 2004. Toxicity of Parkia biglobosa and Raphia vinifera extracts on Clarias gariepinus juveniles. Afr. J. Biotechnol. 3, 627–630.</w:t>
      </w:r>
    </w:p>
    <w:p w14:paraId="04356117" w14:textId="77777777" w:rsidR="00397AC1" w:rsidRDefault="00397AC1" w:rsidP="00403764">
      <w:pPr>
        <w:pStyle w:val="Bibliography"/>
        <w:spacing w:line="360" w:lineRule="auto"/>
        <w:rPr>
          <w:kern w:val="0"/>
          <w:lang w:val="en-US"/>
        </w:rPr>
      </w:pPr>
      <w:r w:rsidRPr="00397AC1">
        <w:rPr>
          <w:kern w:val="0"/>
          <w:lang w:val="en-US"/>
        </w:rPr>
        <w:t>Gouveia-Nhanca, M., Bezerra, M.L.R., do Nascimento, Y.M., da Silva, E.F., Tavares, J.F., da Conceição, G.M., de Queiroz, R.T., Tavares, L.A., Alves, A.F., de Souza Aquino, J., 2025. Nutritional composition, toxicity, and effects of *Parkia biglobosa* on metabolic, somatic, and oxidative parameters related to hepatic and renal function in obese rats. J. Funct. Foods 124, 106479. https://doi.org/10.1016/j.jff.2024.106479</w:t>
      </w:r>
    </w:p>
    <w:p w14:paraId="3D7F23E9" w14:textId="4E1484BF" w:rsidR="00E214B4" w:rsidRPr="00E214B4" w:rsidRDefault="00E214B4" w:rsidP="00403764">
      <w:pPr>
        <w:pStyle w:val="Bibliography"/>
        <w:spacing w:line="360" w:lineRule="auto"/>
        <w:rPr>
          <w:kern w:val="0"/>
          <w:lang w:val="en-US"/>
        </w:rPr>
      </w:pPr>
      <w:r w:rsidRPr="00E214B4">
        <w:rPr>
          <w:kern w:val="0"/>
        </w:rPr>
        <w:t xml:space="preserve">Ibrahim, D.F., Hassan, A.S., Sani, A., Zakariyya, A., Shema, F.B., Zubair, R.U., Riruwai, G.Y., 2023. </w:t>
      </w:r>
      <w:r w:rsidRPr="00E214B4">
        <w:rPr>
          <w:kern w:val="0"/>
          <w:lang w:val="en-US"/>
        </w:rPr>
        <w:t>Effect of Aqueous Stem Bark Extract of Parkia Biglobosa on the Histological Morphology of Liver of Adult Wistar Rats. Am. J. Med. Sci. Innov. 2, 13–20.</w:t>
      </w:r>
    </w:p>
    <w:p w14:paraId="455652F1" w14:textId="77777777" w:rsidR="00397AC1" w:rsidRDefault="00397AC1" w:rsidP="00403764">
      <w:pPr>
        <w:pStyle w:val="Bibliography"/>
        <w:spacing w:line="360" w:lineRule="auto"/>
        <w:rPr>
          <w:kern w:val="0"/>
          <w:lang w:val="en-US"/>
        </w:rPr>
      </w:pPr>
      <w:r w:rsidRPr="00397AC1">
        <w:rPr>
          <w:kern w:val="0"/>
          <w:lang w:val="en-US"/>
        </w:rPr>
        <w:t>Ibrahima, C., Emmanuel, K.N., Léonce, N.G., Syndoux, D., Boniface, K.K., Louise, A.A., 2021. Phytochemical and nutritional composition of fermented *Parkia biglobosa* seeds from Northern Côte d’Ivoire. J. Appl. Biosci. 168, 17507–17519.</w:t>
      </w:r>
    </w:p>
    <w:p w14:paraId="553835D9" w14:textId="7ED10AFA" w:rsidR="00E214B4" w:rsidRPr="00E214B4" w:rsidRDefault="00397AC1" w:rsidP="00403764">
      <w:pPr>
        <w:pStyle w:val="Bibliography"/>
        <w:spacing w:line="360" w:lineRule="auto"/>
        <w:rPr>
          <w:kern w:val="0"/>
        </w:rPr>
      </w:pPr>
      <w:r w:rsidRPr="00397AC1">
        <w:rPr>
          <w:kern w:val="0"/>
        </w:rPr>
        <w:t>Kassi, Y., Aka, K.J., Abo, K.J., Mea, A., Bi, S.A.N., Ehile, E.E., 2008. Antihypertensive effect of an aqueous extract of *Parkia biglobosa* (Mimosaceae) trunk bark on rabbit blood pressure. Sci. Nat. 5, 133–143.</w:t>
      </w:r>
      <w:r w:rsidR="00E214B4" w:rsidRPr="00E214B4">
        <w:rPr>
          <w:kern w:val="0"/>
        </w:rPr>
        <w:t>.</w:t>
      </w:r>
    </w:p>
    <w:p w14:paraId="58835E6E" w14:textId="77777777" w:rsidR="00685FF7" w:rsidRDefault="00685FF7" w:rsidP="00403764">
      <w:pPr>
        <w:pStyle w:val="Bibliography"/>
        <w:spacing w:line="360" w:lineRule="auto"/>
        <w:rPr>
          <w:kern w:val="0"/>
        </w:rPr>
      </w:pPr>
      <w:r w:rsidRPr="00685FF7">
        <w:rPr>
          <w:kern w:val="0"/>
        </w:rPr>
        <w:t>Kerharo, J., Adam, J.-G., 1974. Traditional Senegalese Pharmacopoeia: Medicinal and Toxic Plants.</w:t>
      </w:r>
    </w:p>
    <w:p w14:paraId="2A6534D2" w14:textId="2CCD3BFF" w:rsidR="00E214B4" w:rsidRPr="00E214B4" w:rsidRDefault="00E214B4" w:rsidP="00403764">
      <w:pPr>
        <w:pStyle w:val="Bibliography"/>
        <w:spacing w:line="360" w:lineRule="auto"/>
        <w:rPr>
          <w:kern w:val="0"/>
          <w:lang w:val="en-US"/>
        </w:rPr>
      </w:pPr>
      <w:r w:rsidRPr="00E214B4">
        <w:rPr>
          <w:kern w:val="0"/>
          <w:lang w:val="en-US"/>
        </w:rPr>
        <w:t>Kodjo, K.M., Contesse, V., Do Rego, J.L., Aklikokou, K., Titrikou, S., Gbeassor, M., Vaudry, H., 2006. In vitro effects of crude extracts of Parkia biglobosa (Mimosaceae), Stereospermum kunthianum (Bignoniaceae) and Biophytum petersianum (Oxalidaceae) on corticosteroid secretion in rat. J. Steroid Biochem. Mol. Biol. 100, 202–208. https://doi.org/10.1016/j.jsbmb.2006.04.010</w:t>
      </w:r>
    </w:p>
    <w:p w14:paraId="07A82B91" w14:textId="77777777" w:rsidR="00E214B4" w:rsidRPr="00E214B4" w:rsidRDefault="00E214B4" w:rsidP="00403764">
      <w:pPr>
        <w:pStyle w:val="Bibliography"/>
        <w:spacing w:line="360" w:lineRule="auto"/>
        <w:rPr>
          <w:kern w:val="0"/>
          <w:lang w:val="en-US"/>
        </w:rPr>
      </w:pPr>
      <w:r w:rsidRPr="00E214B4">
        <w:rPr>
          <w:kern w:val="0"/>
          <w:lang w:val="en-US"/>
        </w:rPr>
        <w:t>Komolafe, K., Olaleye, T.M., Omotuyi, O.I., Boligon, A.A., Athayde, M.L., Akindahunsi, A.A., Rocha, J.B.T. da, 2014. In Vitro Antioxidant Activity and Effect of Parkia biglobosa Bark Extract on Mitochondrial Redox Status. J. Acupunct. Meridian Stud. 7, 202–210. https://doi.org/10.1016/j.jams.2013.08.003</w:t>
      </w:r>
    </w:p>
    <w:p w14:paraId="599C13E5" w14:textId="77777777" w:rsidR="00E214B4" w:rsidRPr="00E214B4" w:rsidRDefault="00E214B4" w:rsidP="00403764">
      <w:pPr>
        <w:pStyle w:val="Bibliography"/>
        <w:spacing w:line="360" w:lineRule="auto"/>
        <w:rPr>
          <w:kern w:val="0"/>
          <w:lang w:val="en-US"/>
        </w:rPr>
      </w:pPr>
      <w:r w:rsidRPr="00E214B4">
        <w:rPr>
          <w:kern w:val="0"/>
          <w:lang w:val="en-US"/>
        </w:rPr>
        <w:t>Kouadio, F., Kanko, C., Juge, M., Grimaud, N., Jean, A., N’Guessan, Y.T., Petit, J.Y., 2000. Analgesic and antiinflammatory activities of an extract fromParkia biglobosa used in traditional medicine in the Ivory Coast. Phytother. Res. 14, 635–637. https://doi.org/10.1002/1099-1573(200012)14:8%253C635::AID-PTR427%253E3.0.CO;2-T</w:t>
      </w:r>
    </w:p>
    <w:p w14:paraId="3EEAE5A8" w14:textId="0EDCAE77" w:rsidR="00E214B4" w:rsidRPr="00E214B4" w:rsidRDefault="00685FF7" w:rsidP="00403764">
      <w:pPr>
        <w:pStyle w:val="Bibliography"/>
        <w:spacing w:line="360" w:lineRule="auto"/>
        <w:rPr>
          <w:kern w:val="0"/>
        </w:rPr>
      </w:pPr>
      <w:r w:rsidRPr="00685FF7">
        <w:rPr>
          <w:kern w:val="0"/>
        </w:rPr>
        <w:lastRenderedPageBreak/>
        <w:t>LAMIEN, N., EKUÉ, M.R., OUEDRAOGO, M., LOO, J., 2011. Conservation and Sustainable Use of Genetic Resources of Priority Edible Woody Species of Sub-Saharan Africa: *Parkia biglobosa*.</w:t>
      </w:r>
      <w:r w:rsidR="00403764">
        <w:rPr>
          <w:kern w:val="0"/>
        </w:rPr>
        <w:t xml:space="preserve">La </w:t>
      </w:r>
      <w:r w:rsidR="00E214B4" w:rsidRPr="00E214B4">
        <w:rPr>
          <w:kern w:val="0"/>
        </w:rPr>
        <w:t>pharmacopee-des-plantes-medicinales-de-l</w:t>
      </w:r>
      <w:r w:rsidR="00403764">
        <w:rPr>
          <w:kern w:val="0"/>
        </w:rPr>
        <w:t>'A</w:t>
      </w:r>
      <w:r w:rsidR="00E214B4" w:rsidRPr="00E214B4">
        <w:rPr>
          <w:kern w:val="0"/>
        </w:rPr>
        <w:t>frique-de-l</w:t>
      </w:r>
      <w:r w:rsidR="00403764">
        <w:rPr>
          <w:kern w:val="0"/>
        </w:rPr>
        <w:t xml:space="preserve">' </w:t>
      </w:r>
      <w:r w:rsidR="00E214B4" w:rsidRPr="00E214B4">
        <w:rPr>
          <w:kern w:val="0"/>
        </w:rPr>
        <w:t>ouest</w:t>
      </w:r>
      <w:r w:rsidR="00403764">
        <w:rPr>
          <w:kern w:val="0"/>
        </w:rPr>
        <w:t xml:space="preserve"> </w:t>
      </w:r>
      <w:r w:rsidR="00E214B4" w:rsidRPr="00E214B4">
        <w:rPr>
          <w:kern w:val="0"/>
        </w:rPr>
        <w:t>ok.pdf, n.d.</w:t>
      </w:r>
    </w:p>
    <w:p w14:paraId="5479279C" w14:textId="77777777" w:rsidR="00E214B4" w:rsidRPr="00E214B4" w:rsidRDefault="00E214B4" w:rsidP="00403764">
      <w:pPr>
        <w:pStyle w:val="Bibliography"/>
        <w:spacing w:line="360" w:lineRule="auto"/>
        <w:rPr>
          <w:kern w:val="0"/>
        </w:rPr>
      </w:pPr>
      <w:r w:rsidRPr="00E214B4">
        <w:rPr>
          <w:kern w:val="0"/>
        </w:rPr>
        <w:t>Lisan, B., 1830. Fiche présentation arbre : Parkia biglobosa.</w:t>
      </w:r>
    </w:p>
    <w:p w14:paraId="46F173BF" w14:textId="77777777" w:rsidR="00E214B4" w:rsidRPr="00E214B4" w:rsidRDefault="00E214B4" w:rsidP="00403764">
      <w:pPr>
        <w:pStyle w:val="Bibliography"/>
        <w:spacing w:line="360" w:lineRule="auto"/>
        <w:rPr>
          <w:kern w:val="0"/>
          <w:lang w:val="en-US"/>
        </w:rPr>
      </w:pPr>
      <w:r w:rsidRPr="00E214B4">
        <w:rPr>
          <w:kern w:val="0"/>
          <w:lang w:val="en-US"/>
        </w:rPr>
        <w:t xml:space="preserve">Luckow, M., Hopkins, H.C.F., 1995. A CLADISTIC ANALYSIS OF </w:t>
      </w:r>
      <w:r w:rsidRPr="00E214B4">
        <w:rPr>
          <w:i/>
          <w:iCs/>
          <w:kern w:val="0"/>
          <w:lang w:val="en-US"/>
        </w:rPr>
        <w:t>PARKIA</w:t>
      </w:r>
      <w:r w:rsidRPr="00E214B4">
        <w:rPr>
          <w:kern w:val="0"/>
          <w:lang w:val="en-US"/>
        </w:rPr>
        <w:t xml:space="preserve"> (LEGUMINOSAE: MIMOSOIDEAE). Am. J. Bot. 82, 1300–1320. https://doi.org/10.1002/j.1537-2197.1995.tb12664.x</w:t>
      </w:r>
    </w:p>
    <w:p w14:paraId="37F24BB1" w14:textId="77777777" w:rsidR="00E214B4" w:rsidRPr="00E214B4" w:rsidRDefault="00E214B4" w:rsidP="00403764">
      <w:pPr>
        <w:pStyle w:val="Bibliography"/>
        <w:spacing w:line="360" w:lineRule="auto"/>
        <w:rPr>
          <w:kern w:val="0"/>
        </w:rPr>
      </w:pPr>
      <w:r w:rsidRPr="00E214B4">
        <w:rPr>
          <w:kern w:val="0"/>
          <w:lang w:val="en-US"/>
        </w:rPr>
        <w:t xml:space="preserve">Macía, M.J., García, E., Vidaurre, P.J., 2005. An ethnobotanical survey of medicinal plants commercialized in the markets of La Paz and El Alto, Bolivia. </w:t>
      </w:r>
      <w:r w:rsidRPr="00E214B4">
        <w:rPr>
          <w:kern w:val="0"/>
        </w:rPr>
        <w:t>J. Ethnopharmacol. 97, 337–350.</w:t>
      </w:r>
    </w:p>
    <w:p w14:paraId="5602BCF5" w14:textId="77777777" w:rsidR="00685FF7" w:rsidRDefault="00685FF7" w:rsidP="00403764">
      <w:pPr>
        <w:pStyle w:val="Bibliography"/>
        <w:spacing w:line="360" w:lineRule="auto"/>
        <w:rPr>
          <w:kern w:val="0"/>
        </w:rPr>
      </w:pPr>
      <w:r w:rsidRPr="00685FF7">
        <w:rPr>
          <w:kern w:val="0"/>
        </w:rPr>
        <w:t>MILLOGO, H., Guissou, I.P., Nacoulma, O., Traoré, A.S., 2004. Study of the effects of bark extracts from *Parkia biglobosa* (Jacq.) Benth. (Mimosaceae) on *Salmonella*—the bacteria responsible for typhoid fever. Sci. Santé 27.</w:t>
      </w:r>
    </w:p>
    <w:p w14:paraId="556A4172" w14:textId="77777777" w:rsidR="00685FF7" w:rsidRDefault="00685FF7" w:rsidP="00403764">
      <w:pPr>
        <w:pStyle w:val="Bibliography"/>
        <w:spacing w:line="360" w:lineRule="auto"/>
        <w:rPr>
          <w:kern w:val="0"/>
        </w:rPr>
      </w:pPr>
      <w:r w:rsidRPr="00685FF7">
        <w:rPr>
          <w:kern w:val="0"/>
        </w:rPr>
        <w:t>Mpondo, E.M., Ngene, J.P., Som, L.M., Loe, G.E., Boumsong, P.C.N., Yinyang, J., Dibong, S.D., 2017. Traditional Knowledge and Uses of Medicinal Plants in the Haut-Nyong Department. J. Appl. Biosci. 113, 11229–11245.</w:t>
      </w:r>
    </w:p>
    <w:p w14:paraId="507FBBC1" w14:textId="6B707CA2" w:rsidR="00E214B4" w:rsidRPr="00E214B4" w:rsidRDefault="00E214B4" w:rsidP="00403764">
      <w:pPr>
        <w:pStyle w:val="Bibliography"/>
        <w:spacing w:line="360" w:lineRule="auto"/>
        <w:rPr>
          <w:kern w:val="0"/>
          <w:lang w:val="en-US"/>
        </w:rPr>
      </w:pPr>
      <w:r w:rsidRPr="00E214B4">
        <w:rPr>
          <w:kern w:val="0"/>
        </w:rPr>
        <w:t xml:space="preserve">Noufou, O., Wamtinga, S.R., André, T., Christine, B., Marius, L., Emmanuelle, H.A., Jean, K., Marie-Geneviève, D., Pierre, G.I., 2012. </w:t>
      </w:r>
      <w:r w:rsidRPr="00E214B4">
        <w:rPr>
          <w:kern w:val="0"/>
          <w:lang w:val="en-US"/>
        </w:rPr>
        <w:t>Pharmacological properties and related constituents of stem bark of Pterocarpus erinaceus Poir.(Fabaceae). Asian Pac. J. Trop. Med. 5, 46–51.</w:t>
      </w:r>
    </w:p>
    <w:p w14:paraId="4F52CB81" w14:textId="77777777" w:rsidR="00E214B4" w:rsidRPr="00E214B4" w:rsidRDefault="00E214B4" w:rsidP="00403764">
      <w:pPr>
        <w:pStyle w:val="Bibliography"/>
        <w:spacing w:line="360" w:lineRule="auto"/>
        <w:rPr>
          <w:kern w:val="0"/>
          <w:lang w:val="en-US"/>
        </w:rPr>
      </w:pPr>
      <w:r w:rsidRPr="00E214B4">
        <w:rPr>
          <w:kern w:val="0"/>
          <w:lang w:val="en-US"/>
        </w:rPr>
        <w:t>Odetola, A., Akinloye, O., Egunjobi, C., Adekunle, W., Ayoola, A., 2006. Possible Antidiabetic and Antihyperlipidaemic Effect of Fermented Parkia Biglobosa (jacq) Extract in Alloxan-Induced Diabetic Rats§. Clin. Exp. Pharmacol. Physiol. 33, 808–812. https://doi.org/10.1111/j.1440-1681.2006.04444.x</w:t>
      </w:r>
    </w:p>
    <w:p w14:paraId="75D8603D" w14:textId="77777777" w:rsidR="00685FF7" w:rsidRDefault="00685FF7" w:rsidP="00403764">
      <w:pPr>
        <w:pStyle w:val="Bibliography"/>
        <w:spacing w:line="360" w:lineRule="auto"/>
        <w:rPr>
          <w:kern w:val="0"/>
          <w:lang w:val="en-US"/>
        </w:rPr>
      </w:pPr>
      <w:r w:rsidRPr="00685FF7">
        <w:rPr>
          <w:kern w:val="0"/>
          <w:lang w:val="en-US"/>
        </w:rPr>
        <w:t>Ogada, T., Erhun, W., Nortey, L., Toure, A.S., Gbolo, J.-O., Yerima, M., Obunga, P., 2020. Building a Competitive and Socially Inclusive Local Pharmaceutical Industry in West Africa: The Role of Research, Innovation, and Development.</w:t>
      </w:r>
    </w:p>
    <w:p w14:paraId="1C33458B" w14:textId="2B2998D1" w:rsidR="00E214B4" w:rsidRPr="00E214B4" w:rsidRDefault="00E214B4" w:rsidP="00403764">
      <w:pPr>
        <w:pStyle w:val="Bibliography"/>
        <w:spacing w:line="360" w:lineRule="auto"/>
        <w:rPr>
          <w:kern w:val="0"/>
          <w:lang w:val="en-US"/>
        </w:rPr>
      </w:pPr>
      <w:r w:rsidRPr="00E214B4">
        <w:rPr>
          <w:kern w:val="0"/>
          <w:lang w:val="en-US"/>
        </w:rPr>
        <w:t>Ogah, S.I., Shaibu, A.L., Sani, I.M., Hannah, D., n.d. INTESTINE HISTOLOGY OF JUVENILE CLARIAS GARIEPINUS ACU℡Y EXPOSED TO PARKIA BIGLOBOSA HUSK EXTRACT. Afr. J. Sustain. Agric. Dev. ISSN 2714, 4402.</w:t>
      </w:r>
    </w:p>
    <w:p w14:paraId="75FFB165" w14:textId="77777777" w:rsidR="00E214B4" w:rsidRPr="00E214B4" w:rsidRDefault="00E214B4" w:rsidP="00403764">
      <w:pPr>
        <w:pStyle w:val="Bibliography"/>
        <w:spacing w:line="360" w:lineRule="auto"/>
        <w:rPr>
          <w:kern w:val="0"/>
        </w:rPr>
      </w:pPr>
      <w:r w:rsidRPr="00E214B4">
        <w:rPr>
          <w:kern w:val="0"/>
          <w:lang w:val="en-US"/>
        </w:rPr>
        <w:t xml:space="preserve">Osafo, T., Philips, T.J., Adomako, A.K., Borquaye, L.S., Ekuadzi, E., Appiah-Opong, R., Dickson, R.A., 2023. In vitro antileishmanial activity and molecular docking studies of lupeol and monostearin, isolated from Parkia biglobosa. </w:t>
      </w:r>
      <w:r w:rsidRPr="00E214B4">
        <w:rPr>
          <w:kern w:val="0"/>
        </w:rPr>
        <w:t>Sci. Afr. 19, e01464.</w:t>
      </w:r>
    </w:p>
    <w:p w14:paraId="3BCDF23C" w14:textId="77777777" w:rsidR="00685FF7" w:rsidRDefault="00685FF7" w:rsidP="00403764">
      <w:pPr>
        <w:pStyle w:val="Bibliography"/>
        <w:spacing w:line="360" w:lineRule="auto"/>
        <w:rPr>
          <w:kern w:val="0"/>
        </w:rPr>
      </w:pPr>
      <w:r w:rsidRPr="00685FF7">
        <w:rPr>
          <w:kern w:val="0"/>
        </w:rPr>
        <w:lastRenderedPageBreak/>
        <w:t>Ouédraogo, A.-S., 1995. Parkia biglobosa (Leguminosae) in West Africa: Biosystematics and Improvement. Wageningen University and Research.</w:t>
      </w:r>
    </w:p>
    <w:p w14:paraId="1BE555BD" w14:textId="22C35CDB" w:rsidR="00E214B4" w:rsidRPr="00E214B4" w:rsidRDefault="00E214B4" w:rsidP="00403764">
      <w:pPr>
        <w:pStyle w:val="Bibliography"/>
        <w:spacing w:line="360" w:lineRule="auto"/>
        <w:rPr>
          <w:kern w:val="0"/>
          <w:lang w:val="en-US"/>
        </w:rPr>
      </w:pPr>
      <w:r w:rsidRPr="00E214B4">
        <w:rPr>
          <w:kern w:val="0"/>
          <w:lang w:val="en-US"/>
        </w:rPr>
        <w:t>Ouédraogo, S., Somé, N., Ouattara, S., Kini, F.B., Traore, A., Bucher, B., Guissou, I.P., 2012. Acute toxicity and vascular properties of seed of Parkia biglobosa (JACQ) R. Br Gift (Mimosaceae) on rat aorta. Afr. J. Tradit. Complement. Altern. Med. AJTCAM 9, 260–265. https://doi.org/10.4314/ajtcam.v9i2.12</w:t>
      </w:r>
    </w:p>
    <w:p w14:paraId="4816E2A4" w14:textId="77777777" w:rsidR="00E214B4" w:rsidRPr="00E214B4" w:rsidRDefault="00E214B4" w:rsidP="00403764">
      <w:pPr>
        <w:pStyle w:val="Bibliography"/>
        <w:spacing w:line="360" w:lineRule="auto"/>
        <w:rPr>
          <w:kern w:val="0"/>
          <w:lang w:val="en-US"/>
        </w:rPr>
      </w:pPr>
      <w:r w:rsidRPr="00E214B4">
        <w:rPr>
          <w:kern w:val="0"/>
          <w:lang w:val="en-US"/>
        </w:rPr>
        <w:t>Ouolouho, C.S., Abou, O., Karamoko, O., Adama, C., 2018. Toxicity studies of aqueous and ethanolic extracts of fermented seeds of parkia biglobosa (mimosaceae) in rats. Int. J. Sci. 7, 40–45.</w:t>
      </w:r>
    </w:p>
    <w:p w14:paraId="31018326" w14:textId="77777777" w:rsidR="00E214B4" w:rsidRPr="00E214B4" w:rsidRDefault="00E214B4" w:rsidP="00403764">
      <w:pPr>
        <w:pStyle w:val="Bibliography"/>
        <w:spacing w:line="360" w:lineRule="auto"/>
        <w:rPr>
          <w:kern w:val="0"/>
        </w:rPr>
      </w:pPr>
      <w:r w:rsidRPr="00E214B4">
        <w:rPr>
          <w:kern w:val="0"/>
          <w:lang w:val="en-US"/>
        </w:rPr>
        <w:t xml:space="preserve">Ouolouho, C.S., Abou, O., Karamoko, O., Adama, C., 2017. </w:t>
      </w:r>
      <w:r w:rsidRPr="00E214B4">
        <w:rPr>
          <w:kern w:val="0"/>
        </w:rPr>
        <w:t>Effets Antihypertensifs Des Extraits Aqueux Et Éthanolique Des Graines Fermentées De Parkia Biglobosa (Mimosaceae) Chez Les Rats. Eur. Sci. J. ESJ 13, 162. https://doi.org/10.19044/esj.2017.v13n36p162</w:t>
      </w:r>
    </w:p>
    <w:p w14:paraId="5F77227F" w14:textId="77777777" w:rsidR="00685FF7" w:rsidRDefault="00685FF7" w:rsidP="00403764">
      <w:pPr>
        <w:pStyle w:val="Bibliography"/>
        <w:spacing w:line="360" w:lineRule="auto"/>
        <w:rPr>
          <w:kern w:val="0"/>
        </w:rPr>
      </w:pPr>
      <w:r w:rsidRPr="00685FF7">
        <w:rPr>
          <w:kern w:val="0"/>
        </w:rPr>
        <w:t>Parkouda, C., Dufrechou, M., Vinceti, B., Meurlay, D.L., Verdier, V.L., Picouet, P., 2021. Physicochemical characteristics and nutritional potential of fruit pulps from *Parkia biglobosa* ecotypes in Burkina Faso. Sci. Nat. Appliquées 40, 166–176.</w:t>
      </w:r>
    </w:p>
    <w:p w14:paraId="03294B1F" w14:textId="09AA25C1" w:rsidR="00E214B4" w:rsidRPr="00E214B4" w:rsidRDefault="00E214B4" w:rsidP="00403764">
      <w:pPr>
        <w:pStyle w:val="Bibliography"/>
        <w:spacing w:line="360" w:lineRule="auto"/>
        <w:rPr>
          <w:kern w:val="0"/>
        </w:rPr>
      </w:pPr>
      <w:r w:rsidRPr="00E214B4">
        <w:rPr>
          <w:kern w:val="0"/>
        </w:rPr>
        <w:t>pharmacopee-de-lafrique-de-louest-french.pdf, n.d.</w:t>
      </w:r>
    </w:p>
    <w:p w14:paraId="5010BFD1" w14:textId="77777777" w:rsidR="00685FF7" w:rsidRDefault="00685FF7" w:rsidP="00403764">
      <w:pPr>
        <w:pStyle w:val="Bibliography"/>
        <w:spacing w:line="360" w:lineRule="auto"/>
        <w:rPr>
          <w:kern w:val="0"/>
        </w:rPr>
      </w:pPr>
      <w:r w:rsidRPr="00685FF7">
        <w:rPr>
          <w:kern w:val="0"/>
        </w:rPr>
        <w:t>SINA, S., 2006. Reproduction and Genetic Diversity in *Parkia biglobosa* (Jacq.) G.Don. Wageningen, The Netherlands.</w:t>
      </w:r>
    </w:p>
    <w:p w14:paraId="711FF605" w14:textId="67E82643" w:rsidR="00E214B4" w:rsidRPr="00E214B4" w:rsidRDefault="00E214B4" w:rsidP="00403764">
      <w:pPr>
        <w:pStyle w:val="Bibliography"/>
        <w:spacing w:line="360" w:lineRule="auto"/>
        <w:rPr>
          <w:kern w:val="0"/>
        </w:rPr>
      </w:pPr>
      <w:r w:rsidRPr="00E214B4">
        <w:rPr>
          <w:kern w:val="0"/>
        </w:rPr>
        <w:t xml:space="preserve">Udobi, C.E., Onaolapo, J.A., 2010. </w:t>
      </w:r>
      <w:r w:rsidRPr="00E214B4">
        <w:rPr>
          <w:kern w:val="0"/>
          <w:lang w:val="en-US"/>
        </w:rPr>
        <w:t xml:space="preserve">Cell kill pattern and acute toxicity studies of the aqueous fraction of the methanolic extract of parts of Parkia biglobosa. </w:t>
      </w:r>
      <w:r w:rsidRPr="00E214B4">
        <w:rPr>
          <w:kern w:val="0"/>
        </w:rPr>
        <w:t>Afr. J. Biotechnol. 9, 4993–4998.</w:t>
      </w:r>
    </w:p>
    <w:p w14:paraId="31F34EEA" w14:textId="77777777" w:rsidR="00685FF7" w:rsidRDefault="00685FF7" w:rsidP="00403764">
      <w:pPr>
        <w:pStyle w:val="Bibliography"/>
        <w:spacing w:line="360" w:lineRule="auto"/>
        <w:rPr>
          <w:kern w:val="0"/>
        </w:rPr>
      </w:pPr>
      <w:r w:rsidRPr="00685FF7">
        <w:rPr>
          <w:kern w:val="0"/>
        </w:rPr>
        <w:t>von Maydell, H.-J., 1983. Trees and Shrubs of the Sahel: Their Characteristics and Uses.</w:t>
      </w:r>
    </w:p>
    <w:p w14:paraId="6D6AE12F" w14:textId="248C35A9" w:rsidR="00E214B4" w:rsidRPr="00E214B4" w:rsidRDefault="00E214B4" w:rsidP="00403764">
      <w:pPr>
        <w:pStyle w:val="Bibliography"/>
        <w:spacing w:line="360" w:lineRule="auto"/>
        <w:rPr>
          <w:kern w:val="0"/>
        </w:rPr>
      </w:pPr>
      <w:r w:rsidRPr="00E214B4">
        <w:rPr>
          <w:kern w:val="0"/>
          <w:lang w:val="en-US"/>
        </w:rPr>
        <w:t xml:space="preserve">Yomalan, K., Noël, T.K., Flavien, T., n.d. ASSESSMENT OF THE EFFECTS OF AN AQUEOUS TRUNK BARK EXTRACT OF PARKIA BIGLOBOSA (MIMOSACEAE) ON BLOOD SUGAR LEVELS IN RATS. </w:t>
      </w:r>
      <w:r w:rsidRPr="00E214B4">
        <w:rPr>
          <w:kern w:val="0"/>
        </w:rPr>
        <w:t>World J. Pharm. Pharm. Sci. 7.</w:t>
      </w:r>
    </w:p>
    <w:p w14:paraId="0EA1237A" w14:textId="1B4E1A70" w:rsidR="00270DA7" w:rsidRDefault="000010B7" w:rsidP="00403764">
      <w:pPr>
        <w:spacing w:after="0" w:line="360" w:lineRule="auto"/>
        <w:ind w:left="0" w:right="0" w:firstLine="0"/>
      </w:pPr>
      <w:r>
        <w:fldChar w:fldCharType="end"/>
      </w:r>
    </w:p>
    <w:sectPr w:rsidR="00270DA7">
      <w:headerReference w:type="even" r:id="rId23"/>
      <w:headerReference w:type="default" r:id="rId24"/>
      <w:footerReference w:type="even" r:id="rId25"/>
      <w:footerReference w:type="default" r:id="rId26"/>
      <w:headerReference w:type="first" r:id="rId27"/>
      <w:footerReference w:type="first" r:id="rId28"/>
      <w:pgSz w:w="11909" w:h="16841"/>
      <w:pgMar w:top="1461" w:right="1403" w:bottom="1439" w:left="141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FF0A9" w14:textId="77777777" w:rsidR="00205DBB" w:rsidRDefault="00205DBB">
      <w:pPr>
        <w:spacing w:line="240" w:lineRule="auto"/>
      </w:pPr>
      <w:r>
        <w:separator/>
      </w:r>
    </w:p>
  </w:endnote>
  <w:endnote w:type="continuationSeparator" w:id="0">
    <w:p w14:paraId="12DC075A" w14:textId="77777777" w:rsidR="00205DBB" w:rsidRDefault="00205D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FF312" w14:textId="77777777" w:rsidR="000D5DBA" w:rsidRDefault="000D5D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706F9" w14:textId="77777777" w:rsidR="000D5DBA" w:rsidRDefault="000D5D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551C4" w14:textId="77777777" w:rsidR="000D5DBA" w:rsidRDefault="000D5D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C0A8CE" w14:textId="77777777" w:rsidR="00205DBB" w:rsidRDefault="00205DBB">
      <w:pPr>
        <w:spacing w:after="0"/>
      </w:pPr>
      <w:r>
        <w:separator/>
      </w:r>
    </w:p>
  </w:footnote>
  <w:footnote w:type="continuationSeparator" w:id="0">
    <w:p w14:paraId="308536F7" w14:textId="77777777" w:rsidR="00205DBB" w:rsidRDefault="00205DB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534E2" w14:textId="7BC88A67" w:rsidR="000D5DBA" w:rsidRDefault="00205DBB">
    <w:pPr>
      <w:pStyle w:val="Header"/>
    </w:pPr>
    <w:r>
      <w:rPr>
        <w:noProof/>
      </w:rPr>
      <w:pict w14:anchorId="735E1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943735" o:spid="_x0000_s2050" type="#_x0000_t136" style="position:absolute;left:0;text-align:left;margin-left:0;margin-top:0;width:576.45pt;height:64.0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AF797" w14:textId="769F1CC7" w:rsidR="000D5DBA" w:rsidRDefault="00205DBB">
    <w:pPr>
      <w:pStyle w:val="Header"/>
    </w:pPr>
    <w:r>
      <w:rPr>
        <w:noProof/>
      </w:rPr>
      <w:pict w14:anchorId="0402B3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943736" o:spid="_x0000_s2051" type="#_x0000_t136" style="position:absolute;left:0;text-align:left;margin-left:0;margin-top:0;width:576.45pt;height:64.0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4D838" w14:textId="07456EE5" w:rsidR="000D5DBA" w:rsidRDefault="00205DBB">
    <w:pPr>
      <w:pStyle w:val="Header"/>
    </w:pPr>
    <w:r>
      <w:rPr>
        <w:noProof/>
      </w:rPr>
      <w:pict w14:anchorId="74DE17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6943734" o:spid="_x0000_s2049" type="#_x0000_t136" style="position:absolute;left:0;text-align:left;margin-left:0;margin-top:0;width:576.45pt;height:64.0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AA0F1B"/>
    <w:multiLevelType w:val="multilevel"/>
    <w:tmpl w:val="31AA0F1B"/>
    <w:lvl w:ilvl="0">
      <w:start w:val="1"/>
      <w:numFmt w:val="decimal"/>
      <w:lvlText w:val="%1."/>
      <w:lvlJc w:val="left"/>
      <w:pPr>
        <w:ind w:left="424"/>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08"/>
  <w:hyphenationZone w:val="425"/>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3C9"/>
    <w:rsid w:val="000010B7"/>
    <w:rsid w:val="00003A38"/>
    <w:rsid w:val="00031775"/>
    <w:rsid w:val="00071079"/>
    <w:rsid w:val="0008309B"/>
    <w:rsid w:val="000A485D"/>
    <w:rsid w:val="000B0498"/>
    <w:rsid w:val="000D02BF"/>
    <w:rsid w:val="000D5DBA"/>
    <w:rsid w:val="00100222"/>
    <w:rsid w:val="00123155"/>
    <w:rsid w:val="00142E4B"/>
    <w:rsid w:val="00166AF9"/>
    <w:rsid w:val="00171FEA"/>
    <w:rsid w:val="00182570"/>
    <w:rsid w:val="00187F2F"/>
    <w:rsid w:val="0019135D"/>
    <w:rsid w:val="001B33BD"/>
    <w:rsid w:val="001C1B32"/>
    <w:rsid w:val="001C7FB5"/>
    <w:rsid w:val="001D75E3"/>
    <w:rsid w:val="001E3C69"/>
    <w:rsid w:val="001E452F"/>
    <w:rsid w:val="00205DBB"/>
    <w:rsid w:val="00206A57"/>
    <w:rsid w:val="00270DA7"/>
    <w:rsid w:val="00274C63"/>
    <w:rsid w:val="00296816"/>
    <w:rsid w:val="002B3BAE"/>
    <w:rsid w:val="002D218D"/>
    <w:rsid w:val="002E69BF"/>
    <w:rsid w:val="00324637"/>
    <w:rsid w:val="00363C93"/>
    <w:rsid w:val="003728FC"/>
    <w:rsid w:val="00375014"/>
    <w:rsid w:val="00397AC1"/>
    <w:rsid w:val="003A16F4"/>
    <w:rsid w:val="003D5308"/>
    <w:rsid w:val="003D78D4"/>
    <w:rsid w:val="003E1CC1"/>
    <w:rsid w:val="00403764"/>
    <w:rsid w:val="004159F8"/>
    <w:rsid w:val="004174A6"/>
    <w:rsid w:val="00432EF6"/>
    <w:rsid w:val="004D2557"/>
    <w:rsid w:val="004D644B"/>
    <w:rsid w:val="004F72A7"/>
    <w:rsid w:val="005431A3"/>
    <w:rsid w:val="00550F56"/>
    <w:rsid w:val="0055304E"/>
    <w:rsid w:val="005651E7"/>
    <w:rsid w:val="00591D25"/>
    <w:rsid w:val="0059460A"/>
    <w:rsid w:val="005955C9"/>
    <w:rsid w:val="005C1E6A"/>
    <w:rsid w:val="005D11E2"/>
    <w:rsid w:val="005D18DD"/>
    <w:rsid w:val="005D436E"/>
    <w:rsid w:val="005F48FF"/>
    <w:rsid w:val="0061048E"/>
    <w:rsid w:val="006227A0"/>
    <w:rsid w:val="006808D4"/>
    <w:rsid w:val="00685FF7"/>
    <w:rsid w:val="006B40ED"/>
    <w:rsid w:val="006C2AFA"/>
    <w:rsid w:val="006F2EE0"/>
    <w:rsid w:val="00716E57"/>
    <w:rsid w:val="00744F3C"/>
    <w:rsid w:val="0078030D"/>
    <w:rsid w:val="007D0195"/>
    <w:rsid w:val="007F2C13"/>
    <w:rsid w:val="007F40B3"/>
    <w:rsid w:val="00813594"/>
    <w:rsid w:val="008228EF"/>
    <w:rsid w:val="008376B0"/>
    <w:rsid w:val="00846D45"/>
    <w:rsid w:val="00851796"/>
    <w:rsid w:val="00856020"/>
    <w:rsid w:val="00864282"/>
    <w:rsid w:val="008762C1"/>
    <w:rsid w:val="00877353"/>
    <w:rsid w:val="00881C86"/>
    <w:rsid w:val="008975A1"/>
    <w:rsid w:val="008B00B0"/>
    <w:rsid w:val="008D0B69"/>
    <w:rsid w:val="008E0806"/>
    <w:rsid w:val="008E599C"/>
    <w:rsid w:val="009143A9"/>
    <w:rsid w:val="00946058"/>
    <w:rsid w:val="00997C03"/>
    <w:rsid w:val="009A3B7A"/>
    <w:rsid w:val="009D1947"/>
    <w:rsid w:val="00A01977"/>
    <w:rsid w:val="00A019A8"/>
    <w:rsid w:val="00A07638"/>
    <w:rsid w:val="00A46812"/>
    <w:rsid w:val="00A61097"/>
    <w:rsid w:val="00AC594B"/>
    <w:rsid w:val="00AC6AA5"/>
    <w:rsid w:val="00AE6214"/>
    <w:rsid w:val="00AF3637"/>
    <w:rsid w:val="00AF5EC9"/>
    <w:rsid w:val="00B23F39"/>
    <w:rsid w:val="00B623C9"/>
    <w:rsid w:val="00B63A9C"/>
    <w:rsid w:val="00B8339D"/>
    <w:rsid w:val="00B83A3D"/>
    <w:rsid w:val="00B8706D"/>
    <w:rsid w:val="00B87FE2"/>
    <w:rsid w:val="00B9337A"/>
    <w:rsid w:val="00BA73D2"/>
    <w:rsid w:val="00BC60D1"/>
    <w:rsid w:val="00BE13D1"/>
    <w:rsid w:val="00BE2D49"/>
    <w:rsid w:val="00BE5DED"/>
    <w:rsid w:val="00C0204A"/>
    <w:rsid w:val="00C26E13"/>
    <w:rsid w:val="00C531B0"/>
    <w:rsid w:val="00C54B26"/>
    <w:rsid w:val="00C56030"/>
    <w:rsid w:val="00C72688"/>
    <w:rsid w:val="00C961F4"/>
    <w:rsid w:val="00CC78E1"/>
    <w:rsid w:val="00CD55AD"/>
    <w:rsid w:val="00D06FBB"/>
    <w:rsid w:val="00D338DA"/>
    <w:rsid w:val="00D33B98"/>
    <w:rsid w:val="00D4567E"/>
    <w:rsid w:val="00D84B20"/>
    <w:rsid w:val="00D85485"/>
    <w:rsid w:val="00D9011A"/>
    <w:rsid w:val="00DB1303"/>
    <w:rsid w:val="00E05E35"/>
    <w:rsid w:val="00E109C3"/>
    <w:rsid w:val="00E1701E"/>
    <w:rsid w:val="00E214B4"/>
    <w:rsid w:val="00E26462"/>
    <w:rsid w:val="00E34009"/>
    <w:rsid w:val="00E42DDB"/>
    <w:rsid w:val="00E55188"/>
    <w:rsid w:val="00E647D0"/>
    <w:rsid w:val="00E776B1"/>
    <w:rsid w:val="00E81EB2"/>
    <w:rsid w:val="00E92501"/>
    <w:rsid w:val="00EC3298"/>
    <w:rsid w:val="00EE4BFC"/>
    <w:rsid w:val="00F15E1A"/>
    <w:rsid w:val="00F17872"/>
    <w:rsid w:val="00F47487"/>
    <w:rsid w:val="00F56939"/>
    <w:rsid w:val="00F61D87"/>
    <w:rsid w:val="00F732ED"/>
    <w:rsid w:val="00F8119B"/>
    <w:rsid w:val="00FE01AA"/>
    <w:rsid w:val="00FE79B7"/>
    <w:rsid w:val="00FF6263"/>
    <w:rsid w:val="3FC77C0E"/>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149B1DA9"/>
  <w15:docId w15:val="{9E8ADEE8-90E6-4729-9909-3819E053F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4" w:line="368" w:lineRule="auto"/>
      <w:ind w:left="10" w:right="5" w:hanging="10"/>
      <w:jc w:val="both"/>
    </w:pPr>
    <w:rPr>
      <w:rFonts w:ascii="Times New Roman" w:eastAsia="Times New Roman" w:hAnsi="Times New Roman" w:cs="Times New Roman"/>
      <w:color w:val="000000"/>
      <w:kern w:val="2"/>
      <w:sz w:val="24"/>
      <w:szCs w:val="24"/>
      <w14:ligatures w14:val="standardContextual"/>
    </w:rPr>
  </w:style>
  <w:style w:type="paragraph" w:styleId="Heading1">
    <w:name w:val="heading 1"/>
    <w:next w:val="Normal"/>
    <w:link w:val="Heading1Char"/>
    <w:uiPriority w:val="9"/>
    <w:qFormat/>
    <w:pPr>
      <w:keepNext/>
      <w:keepLines/>
      <w:spacing w:after="227" w:line="259" w:lineRule="auto"/>
      <w:ind w:left="10" w:hanging="10"/>
      <w:outlineLvl w:val="0"/>
    </w:pPr>
    <w:rPr>
      <w:rFonts w:ascii="Times New Roman" w:eastAsia="Times New Roman" w:hAnsi="Times New Roman" w:cs="Times New Roman"/>
      <w:b/>
      <w:color w:val="000000"/>
      <w:kern w:val="2"/>
      <w:sz w:val="26"/>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link w:val="Heading1"/>
    <w:qFormat/>
    <w:rPr>
      <w:rFonts w:ascii="Times New Roman" w:eastAsia="Times New Roman" w:hAnsi="Times New Roman" w:cs="Times New Roman"/>
      <w:b/>
      <w:color w:val="000000"/>
      <w:sz w:val="26"/>
    </w:rPr>
  </w:style>
  <w:style w:type="table" w:customStyle="1" w:styleId="TableGrid">
    <w:name w:val="TableGrid"/>
    <w:tblPr>
      <w:tblCellMar>
        <w:top w:w="0" w:type="dxa"/>
        <w:left w:w="0" w:type="dxa"/>
        <w:bottom w:w="0" w:type="dxa"/>
        <w:right w:w="0" w:type="dxa"/>
      </w:tblCellMar>
    </w:tblPr>
  </w:style>
  <w:style w:type="character" w:customStyle="1" w:styleId="Mentionnonrsolue1">
    <w:name w:val="Mention non résolue1"/>
    <w:basedOn w:val="DefaultParagraphFont"/>
    <w:uiPriority w:val="99"/>
    <w:semiHidden/>
    <w:unhideWhenUsed/>
    <w:rPr>
      <w:color w:val="605E5C"/>
      <w:shd w:val="clear" w:color="auto" w:fill="E1DFDD"/>
    </w:rPr>
  </w:style>
  <w:style w:type="paragraph" w:styleId="Revision">
    <w:name w:val="Revision"/>
    <w:hidden/>
    <w:uiPriority w:val="99"/>
    <w:unhideWhenUsed/>
    <w:rsid w:val="00856020"/>
    <w:rPr>
      <w:rFonts w:ascii="Times New Roman" w:eastAsia="Times New Roman" w:hAnsi="Times New Roman" w:cs="Times New Roman"/>
      <w:color w:val="000000"/>
      <w:kern w:val="2"/>
      <w:sz w:val="24"/>
      <w:szCs w:val="24"/>
      <w14:ligatures w14:val="standardContextual"/>
    </w:rPr>
  </w:style>
  <w:style w:type="character" w:styleId="CommentReference">
    <w:name w:val="annotation reference"/>
    <w:basedOn w:val="DefaultParagraphFont"/>
    <w:uiPriority w:val="99"/>
    <w:semiHidden/>
    <w:unhideWhenUsed/>
    <w:rsid w:val="00744F3C"/>
    <w:rPr>
      <w:sz w:val="16"/>
      <w:szCs w:val="16"/>
    </w:rPr>
  </w:style>
  <w:style w:type="paragraph" w:styleId="CommentText">
    <w:name w:val="annotation text"/>
    <w:basedOn w:val="Normal"/>
    <w:link w:val="CommentTextChar"/>
    <w:uiPriority w:val="99"/>
    <w:semiHidden/>
    <w:unhideWhenUsed/>
    <w:rsid w:val="00744F3C"/>
    <w:pPr>
      <w:spacing w:line="240" w:lineRule="auto"/>
    </w:pPr>
    <w:rPr>
      <w:sz w:val="20"/>
      <w:szCs w:val="20"/>
    </w:rPr>
  </w:style>
  <w:style w:type="character" w:customStyle="1" w:styleId="CommentTextChar">
    <w:name w:val="Comment Text Char"/>
    <w:basedOn w:val="DefaultParagraphFont"/>
    <w:link w:val="CommentText"/>
    <w:uiPriority w:val="99"/>
    <w:semiHidden/>
    <w:rsid w:val="00744F3C"/>
    <w:rPr>
      <w:rFonts w:ascii="Times New Roman" w:eastAsia="Times New Roman" w:hAnsi="Times New Roman" w:cs="Times New Roman"/>
      <w:color w:val="000000"/>
      <w:kern w:val="2"/>
      <w:lang w:val="fr-FR" w:eastAsia="fr-FR"/>
      <w14:ligatures w14:val="standardContextual"/>
    </w:rPr>
  </w:style>
  <w:style w:type="paragraph" w:styleId="CommentSubject">
    <w:name w:val="annotation subject"/>
    <w:basedOn w:val="CommentText"/>
    <w:next w:val="CommentText"/>
    <w:link w:val="CommentSubjectChar"/>
    <w:uiPriority w:val="99"/>
    <w:semiHidden/>
    <w:unhideWhenUsed/>
    <w:rsid w:val="00744F3C"/>
    <w:rPr>
      <w:b/>
      <w:bCs/>
    </w:rPr>
  </w:style>
  <w:style w:type="character" w:customStyle="1" w:styleId="CommentSubjectChar">
    <w:name w:val="Comment Subject Char"/>
    <w:basedOn w:val="CommentTextChar"/>
    <w:link w:val="CommentSubject"/>
    <w:uiPriority w:val="99"/>
    <w:semiHidden/>
    <w:rsid w:val="00744F3C"/>
    <w:rPr>
      <w:rFonts w:ascii="Times New Roman" w:eastAsia="Times New Roman" w:hAnsi="Times New Roman" w:cs="Times New Roman"/>
      <w:b/>
      <w:bCs/>
      <w:color w:val="000000"/>
      <w:kern w:val="2"/>
      <w:lang w:val="fr-FR" w:eastAsia="fr-FR"/>
      <w14:ligatures w14:val="standardContextual"/>
    </w:rPr>
  </w:style>
  <w:style w:type="character" w:styleId="UnresolvedMention">
    <w:name w:val="Unresolved Mention"/>
    <w:basedOn w:val="DefaultParagraphFont"/>
    <w:uiPriority w:val="99"/>
    <w:semiHidden/>
    <w:unhideWhenUsed/>
    <w:rsid w:val="00FF6263"/>
    <w:rPr>
      <w:color w:val="605E5C"/>
      <w:shd w:val="clear" w:color="auto" w:fill="E1DFDD"/>
    </w:rPr>
  </w:style>
  <w:style w:type="character" w:styleId="FollowedHyperlink">
    <w:name w:val="FollowedHyperlink"/>
    <w:basedOn w:val="DefaultParagraphFont"/>
    <w:uiPriority w:val="99"/>
    <w:semiHidden/>
    <w:unhideWhenUsed/>
    <w:rsid w:val="007F40B3"/>
    <w:rPr>
      <w:color w:val="954F72" w:themeColor="followedHyperlink"/>
      <w:u w:val="single"/>
    </w:rPr>
  </w:style>
  <w:style w:type="paragraph" w:customStyle="1" w:styleId="Default">
    <w:name w:val="Default"/>
    <w:rsid w:val="008975A1"/>
    <w:pPr>
      <w:autoSpaceDE w:val="0"/>
      <w:autoSpaceDN w:val="0"/>
      <w:adjustRightInd w:val="0"/>
    </w:pPr>
    <w:rPr>
      <w:rFonts w:ascii="Times New Roman" w:eastAsiaTheme="minorHAnsi" w:hAnsi="Times New Roman" w:cs="Times New Roman"/>
      <w:color w:val="000000"/>
      <w:sz w:val="24"/>
      <w:szCs w:val="24"/>
      <w:lang w:eastAsia="en-US"/>
    </w:rPr>
  </w:style>
  <w:style w:type="paragraph" w:styleId="Bibliography">
    <w:name w:val="Bibliography"/>
    <w:basedOn w:val="Normal"/>
    <w:next w:val="Normal"/>
    <w:uiPriority w:val="37"/>
    <w:unhideWhenUsed/>
    <w:rsid w:val="000010B7"/>
    <w:pPr>
      <w:spacing w:after="0" w:line="240" w:lineRule="auto"/>
      <w:ind w:left="720" w:hanging="720"/>
    </w:pPr>
  </w:style>
  <w:style w:type="paragraph" w:styleId="Header">
    <w:name w:val="header"/>
    <w:basedOn w:val="Normal"/>
    <w:link w:val="HeaderChar"/>
    <w:uiPriority w:val="99"/>
    <w:unhideWhenUsed/>
    <w:rsid w:val="000D5D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5DBA"/>
    <w:rPr>
      <w:rFonts w:ascii="Times New Roman" w:eastAsia="Times New Roman" w:hAnsi="Times New Roman" w:cs="Times New Roman"/>
      <w:color w:val="000000"/>
      <w:kern w:val="2"/>
      <w:sz w:val="24"/>
      <w:szCs w:val="24"/>
      <w14:ligatures w14:val="standardContextual"/>
    </w:rPr>
  </w:style>
  <w:style w:type="paragraph" w:styleId="Footer">
    <w:name w:val="footer"/>
    <w:basedOn w:val="Normal"/>
    <w:link w:val="FooterChar"/>
    <w:uiPriority w:val="99"/>
    <w:unhideWhenUsed/>
    <w:rsid w:val="000D5D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5DBA"/>
    <w:rPr>
      <w:rFonts w:ascii="Times New Roman" w:eastAsia="Times New Roman" w:hAnsi="Times New Roman" w:cs="Times New Roman"/>
      <w:color w:val="000000"/>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s://commons.wikimedia.org/wiki/User:Ji-Elle" TargetMode="Externa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yperlink" Target="https://de.wikipedia.org/wiki/User:Vitellaria"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www.google.com/url?sa=i&amp;url=https%3A%2F%2Fwww.doc-developpement-durable.org%2Ffiches-arbres%2FFiche-presentation-Parkia-biglobosa.pdf&amp;psig=AOvVaw2_DGCCtekvpwzc8dTMdlJa&amp;ust=1761386935058000&amp;source=images&amp;cd=vfe&amp;opi=89978449&amp;ved=0CBEQjRxqFwoTCKjl34jMvJADFQAAAAAdAAAAABAE" TargetMode="External"/><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hyperlink" Target="https://www.google.com/url?sa=i&amp;url=https%3A%2F%2Fpanegmv.org%2Fsites%2Fdefault%2Ffiles%2FRessource%2Fdocuments%2Flivret_expert_16_5x24cm_v3.pdf&amp;psig=AOvVaw2lY7QJuWiTP6Nn-VsoJenP&amp;ust=1761387928418000&amp;source=images&amp;opi=89978449"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8A2D43-11BB-42BF-8CDC-45372F10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3</TotalTime>
  <Pages>17</Pages>
  <Words>22607</Words>
  <Characters>128860</Characters>
  <Application>Microsoft Office Word</Application>
  <DocSecurity>0</DocSecurity>
  <Lines>1073</Lines>
  <Paragraphs>30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keywords>, docId:81A4ED7C161E8127DA3CD08CC5157FDA</cp:keywords>
  <cp:lastModifiedBy>SDI 1084</cp:lastModifiedBy>
  <cp:revision>58</cp:revision>
  <dcterms:created xsi:type="dcterms:W3CDTF">2025-10-21T15:53:00Z</dcterms:created>
  <dcterms:modified xsi:type="dcterms:W3CDTF">2026-04-13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2.2.0.23131</vt:lpwstr>
  </property>
  <property fmtid="{D5CDD505-2E9C-101B-9397-08002B2CF9AE}" pid="3" name="ICV">
    <vt:lpwstr>60B513A5D4C344AB84EAB435AC48B1B6_13</vt:lpwstr>
  </property>
  <property fmtid="{D5CDD505-2E9C-101B-9397-08002B2CF9AE}" pid="4" name="GrammarlyDocumentId">
    <vt:lpwstr>9396cb3c-7f6e-4026-b3e1-73818bdb312d</vt:lpwstr>
  </property>
  <property fmtid="{D5CDD505-2E9C-101B-9397-08002B2CF9AE}" pid="5" name="ZOTERO_PREF_1">
    <vt:lpwstr>&lt;data data-version="3" zotero-version="7.0.27"&gt;&lt;session id="TD7Yu7WM"/&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